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D3A075" w14:textId="726F1255" w:rsidR="009049B6" w:rsidRPr="00CD63C4" w:rsidRDefault="009327C5" w:rsidP="009327C5">
      <w:pPr>
        <w:jc w:val="center"/>
        <w:rPr>
          <w:rFonts w:ascii="Arial" w:hAnsi="Arial" w:cs="Arial"/>
          <w:sz w:val="24"/>
          <w:szCs w:val="24"/>
        </w:rPr>
      </w:pPr>
      <w:r w:rsidRPr="00CD63C4">
        <w:rPr>
          <w:rFonts w:ascii="Arial" w:hAnsi="Arial" w:cs="Arial"/>
          <w:sz w:val="24"/>
          <w:szCs w:val="24"/>
        </w:rPr>
        <w:t>Perceptions of Stroke and Healthcare Seeking Behavior Questionnaire</w:t>
      </w:r>
    </w:p>
    <w:p w14:paraId="2A1F45F5" w14:textId="1A428D4A" w:rsidR="009327C5" w:rsidRPr="00CD63C4" w:rsidRDefault="009327C5" w:rsidP="009327C5">
      <w:pPr>
        <w:jc w:val="center"/>
        <w:rPr>
          <w:rFonts w:ascii="Arial" w:hAnsi="Arial" w:cs="Arial"/>
          <w:sz w:val="24"/>
          <w:szCs w:val="24"/>
        </w:rPr>
      </w:pPr>
      <w:r w:rsidRPr="00CD63C4">
        <w:rPr>
          <w:rFonts w:ascii="Arial" w:hAnsi="Arial" w:cs="Arial"/>
          <w:sz w:val="24"/>
          <w:szCs w:val="24"/>
        </w:rPr>
        <w:t>Healthcare Utilization Survey</w:t>
      </w:r>
    </w:p>
    <w:p w14:paraId="0633017D" w14:textId="582689B1" w:rsidR="009327C5" w:rsidRPr="00CD63C4" w:rsidRDefault="009327C5" w:rsidP="009327C5">
      <w:pPr>
        <w:jc w:val="center"/>
        <w:rPr>
          <w:rFonts w:ascii="Arial" w:hAnsi="Arial" w:cs="Arial"/>
          <w:sz w:val="24"/>
          <w:szCs w:val="24"/>
        </w:rPr>
      </w:pPr>
      <w:r w:rsidRPr="00CD63C4">
        <w:rPr>
          <w:rFonts w:ascii="Arial" w:hAnsi="Arial" w:cs="Arial"/>
          <w:sz w:val="24"/>
          <w:szCs w:val="24"/>
        </w:rPr>
        <w:t>Northern Tanzania, 2018</w:t>
      </w:r>
    </w:p>
    <w:p w14:paraId="00CA746B" w14:textId="75DF5B70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CD63C4">
        <w:rPr>
          <w:rFonts w:ascii="Arial" w:eastAsia="Times New Roman" w:hAnsi="Arial" w:cs="Arial"/>
          <w:color w:val="000000"/>
          <w:sz w:val="24"/>
          <w:szCs w:val="24"/>
        </w:rPr>
        <w:t>[Swahili translation in brackets]</w:t>
      </w:r>
    </w:p>
    <w:p w14:paraId="14C3BFC4" w14:textId="77777777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59119EC4" w14:textId="77777777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029EB3E7" w14:textId="18D0233F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1. </w:t>
      </w:r>
      <w:r w:rsidRPr="009327C5">
        <w:rPr>
          <w:rFonts w:ascii="Arial" w:eastAsia="Times New Roman" w:hAnsi="Arial" w:cs="Arial"/>
          <w:color w:val="000000"/>
          <w:sz w:val="24"/>
          <w:szCs w:val="24"/>
        </w:rPr>
        <w:t>Please enter the surveyor's initials [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Tafadhali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weka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herufi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mwanzo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majina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9327C5">
        <w:rPr>
          <w:rFonts w:ascii="Arial" w:eastAsia="Times New Roman" w:hAnsi="Arial" w:cs="Arial"/>
          <w:color w:val="000000"/>
          <w:sz w:val="24"/>
          <w:szCs w:val="24"/>
        </w:rPr>
        <w:t>mtafiti</w:t>
      </w:r>
      <w:proofErr w:type="spellEnd"/>
      <w:r w:rsidRPr="009327C5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t>:</w:t>
      </w:r>
    </w:p>
    <w:p w14:paraId="48C5F8D6" w14:textId="77777777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7C852174" w14:textId="03E4EB67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CD63C4">
        <w:rPr>
          <w:rFonts w:ascii="Arial" w:eastAsia="Times New Roman" w:hAnsi="Arial" w:cs="Arial"/>
          <w:color w:val="000000"/>
          <w:sz w:val="24"/>
          <w:szCs w:val="24"/>
        </w:rPr>
        <w:t>2. Enter household ID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Ingiz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namb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]:</w:t>
      </w:r>
    </w:p>
    <w:p w14:paraId="23FE0B71" w14:textId="77777777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64DEF7AA" w14:textId="002774C9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 w:rsidRPr="00CD63C4">
        <w:rPr>
          <w:rFonts w:ascii="Arial" w:eastAsia="Times New Roman" w:hAnsi="Arial" w:cs="Arial"/>
          <w:color w:val="000000"/>
          <w:sz w:val="24"/>
          <w:szCs w:val="24"/>
        </w:rPr>
        <w:t>3. District name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Jin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wilay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>]:</w:t>
      </w:r>
    </w:p>
    <w:p w14:paraId="4DC1A616" w14:textId="190D7795" w:rsidR="009327C5" w:rsidRPr="00CD63C4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36CE6EE6" w14:textId="00F4E39D" w:rsidR="00CA394B" w:rsidRPr="00CD63C4" w:rsidRDefault="009327C5" w:rsidP="00CA394B">
      <w:pPr>
        <w:rPr>
          <w:rFonts w:ascii="Arial" w:eastAsia="Times New Roman" w:hAnsi="Arial" w:cs="Arial"/>
          <w:color w:val="000000"/>
          <w:sz w:val="24"/>
          <w:szCs w:val="24"/>
        </w:rPr>
      </w:pPr>
      <w:r w:rsidRPr="00CD63C4">
        <w:rPr>
          <w:rFonts w:ascii="Arial" w:eastAsia="Times New Roman" w:hAnsi="Arial" w:cs="Arial"/>
          <w:color w:val="000000"/>
          <w:sz w:val="24"/>
          <w:szCs w:val="24"/>
        </w:rPr>
        <w:t>4. Ward name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Jin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Kata]: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  <w:t>5. Village name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Jin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Kijiji]: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  <w:t xml:space="preserve">6. Are you the adult household member and decision-maker with respect to daily healthcare/healthcare utilization for the entire household and its members [Je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wewe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ni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tu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zim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wenye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aamuzi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katik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famili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katik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asual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yanayohusu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atumizi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hudum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kil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siku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kw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famili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nzim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Yes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Ndio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No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Hapan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  <w:t>7. Provide the full name of the respondent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Andik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majin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kamili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anayehojiw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>]:</w:t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  <w:t>8. Provide the age (in YEARS) of the respondent [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Umri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Pr="00CD63C4">
        <w:rPr>
          <w:rFonts w:ascii="Arial" w:eastAsia="Times New Roman" w:hAnsi="Arial" w:cs="Arial"/>
          <w:color w:val="000000"/>
          <w:sz w:val="24"/>
          <w:szCs w:val="24"/>
        </w:rPr>
        <w:t>anayehojiwa</w:t>
      </w:r>
      <w:proofErr w:type="spellEnd"/>
      <w:r w:rsidRPr="00CD63C4">
        <w:rPr>
          <w:rFonts w:ascii="Arial" w:eastAsia="Times New Roman" w:hAnsi="Arial" w:cs="Arial"/>
          <w:color w:val="000000"/>
          <w:sz w:val="24"/>
          <w:szCs w:val="24"/>
        </w:rPr>
        <w:t>]:</w:t>
      </w:r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br/>
        <w:t>9. Record the gender of the respondent [</w:t>
      </w:r>
      <w:proofErr w:type="spellStart"/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t>Jiinsia</w:t>
      </w:r>
      <w:proofErr w:type="spellEnd"/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t>anaehojiwa</w:t>
      </w:r>
      <w:proofErr w:type="spellEnd"/>
      <w:r w:rsidR="00DF5FB8" w:rsidRPr="00CD63C4">
        <w:rPr>
          <w:rFonts w:ascii="Arial" w:eastAsia="Times New Roman" w:hAnsi="Arial" w:cs="Arial"/>
          <w:color w:val="000000"/>
          <w:sz w:val="24"/>
          <w:szCs w:val="24"/>
        </w:rPr>
        <w:t>].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377C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37273F" w:rsidRPr="00CD63C4">
        <w:rPr>
          <w:rFonts w:ascii="Arial" w:eastAsia="Times New Roman" w:hAnsi="Arial" w:cs="Arial"/>
          <w:color w:val="000000"/>
          <w:sz w:val="24"/>
          <w:szCs w:val="24"/>
        </w:rPr>
        <w:t>Male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[</w:t>
      </w:r>
      <w:proofErr w:type="spellStart"/>
      <w:r w:rsidR="0037273F" w:rsidRPr="00CD63C4">
        <w:rPr>
          <w:rFonts w:ascii="Arial" w:eastAsia="Times New Roman" w:hAnsi="Arial" w:cs="Arial"/>
          <w:color w:val="000000"/>
          <w:sz w:val="24"/>
          <w:szCs w:val="24"/>
        </w:rPr>
        <w:t>Kiume</w:t>
      </w:r>
      <w:proofErr w:type="spellEnd"/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377C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37273F" w:rsidRPr="00CD63C4">
        <w:rPr>
          <w:rFonts w:ascii="Arial" w:eastAsia="Times New Roman" w:hAnsi="Arial" w:cs="Arial"/>
          <w:color w:val="000000"/>
          <w:sz w:val="24"/>
          <w:szCs w:val="24"/>
        </w:rPr>
        <w:t>Female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[</w:t>
      </w:r>
      <w:r w:rsidR="0037273F" w:rsidRPr="00CD63C4">
        <w:rPr>
          <w:rFonts w:ascii="Arial" w:eastAsia="Times New Roman" w:hAnsi="Arial" w:cs="Arial"/>
          <w:color w:val="000000"/>
          <w:sz w:val="24"/>
          <w:szCs w:val="24"/>
        </w:rPr>
        <w:t>Kike</w:t>
      </w:r>
      <w:r w:rsidR="004377C1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br/>
        <w:t xml:space="preserve">10. How many household members are living in this house in total (at the day of the visit) [Kuna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jumla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wakazi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wangapi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wanaoishi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katika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1B59BB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br/>
        <w:t>11. What are the symptoms or signs of a stroke [</w:t>
      </w:r>
      <w:proofErr w:type="spellStart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Zipi</w:t>
      </w:r>
      <w:proofErr w:type="spellEnd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ni</w:t>
      </w:r>
      <w:proofErr w:type="spellEnd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dalili</w:t>
      </w:r>
      <w:proofErr w:type="spellEnd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au </w:t>
      </w:r>
      <w:proofErr w:type="spellStart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viashiria</w:t>
      </w:r>
      <w:proofErr w:type="spellEnd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vya</w:t>
      </w:r>
      <w:proofErr w:type="spellEnd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stroke/</w:t>
      </w:r>
      <w:proofErr w:type="spellStart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kiharusi</w:t>
      </w:r>
      <w:proofErr w:type="spellEnd"/>
      <w:r w:rsidR="005B5846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AB403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B4031" w:rsidRPr="00CD63C4">
        <w:rPr>
          <w:rFonts w:ascii="Arial" w:eastAsia="Times New Roman" w:hAnsi="Arial" w:cs="Arial"/>
          <w:i/>
          <w:color w:val="000000"/>
          <w:sz w:val="24"/>
          <w:szCs w:val="24"/>
        </w:rPr>
        <w:t xml:space="preserve">Instructions: </w:t>
      </w:r>
      <w:r w:rsidR="007F1E75" w:rsidRPr="00CD63C4">
        <w:rPr>
          <w:rFonts w:ascii="Arial" w:eastAsia="Times New Roman" w:hAnsi="Arial" w:cs="Arial"/>
          <w:i/>
          <w:color w:val="000000"/>
          <w:sz w:val="24"/>
          <w:szCs w:val="24"/>
        </w:rPr>
        <w:t xml:space="preserve">List all. </w:t>
      </w:r>
      <w:r w:rsidR="00AB4031" w:rsidRPr="00CD63C4">
        <w:rPr>
          <w:rFonts w:ascii="Arial" w:eastAsia="Times New Roman" w:hAnsi="Arial" w:cs="Arial"/>
          <w:i/>
          <w:color w:val="000000"/>
          <w:sz w:val="24"/>
          <w:szCs w:val="24"/>
        </w:rPr>
        <w:t>Surveyor is not to offer suggestions or show the screen to the respondent.</w:t>
      </w:r>
      <w:r w:rsidR="00041F2A" w:rsidRPr="00CD63C4">
        <w:rPr>
          <w:rFonts w:ascii="Arial" w:eastAsia="Times New Roman" w:hAnsi="Arial" w:cs="Arial"/>
          <w:i/>
          <w:color w:val="000000"/>
          <w:sz w:val="24"/>
          <w:szCs w:val="24"/>
        </w:rPr>
        <w:br/>
      </w:r>
      <w:r w:rsidR="00041F2A" w:rsidRPr="00CD63C4">
        <w:rPr>
          <w:rFonts w:ascii="Arial" w:eastAsia="Times New Roman" w:hAnsi="Arial" w:cs="Arial"/>
          <w:i/>
          <w:color w:val="000000"/>
          <w:sz w:val="24"/>
          <w:szCs w:val="24"/>
        </w:rPr>
        <w:br/>
      </w:r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12. Do you think you have a chance of having a stroke [Je, </w:t>
      </w:r>
      <w:proofErr w:type="spellStart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>unadhani</w:t>
      </w:r>
      <w:proofErr w:type="spellEnd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>kwamba</w:t>
      </w:r>
      <w:proofErr w:type="spellEnd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una </w:t>
      </w:r>
      <w:proofErr w:type="spellStart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>uwezekano</w:t>
      </w:r>
      <w:proofErr w:type="spellEnd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>kupata</w:t>
      </w:r>
      <w:proofErr w:type="spellEnd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stroke/</w:t>
      </w:r>
      <w:proofErr w:type="spellStart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>kiharusi</w:t>
      </w:r>
      <w:proofErr w:type="spellEnd"/>
      <w:r w:rsidR="00041F2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]? 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lastRenderedPageBreak/>
        <w:tab/>
      </w:r>
      <w:r w:rsidR="00A546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Yes [</w:t>
      </w:r>
      <w:proofErr w:type="spellStart"/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>Ndio</w:t>
      </w:r>
      <w:proofErr w:type="spellEnd"/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A546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No [</w:t>
      </w:r>
      <w:proofErr w:type="spellStart"/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>Hapana</w:t>
      </w:r>
      <w:proofErr w:type="spellEnd"/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A546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F5D88" w:rsidRPr="00CD63C4">
        <w:rPr>
          <w:rFonts w:ascii="Arial" w:eastAsia="Times New Roman" w:hAnsi="Arial" w:cs="Arial"/>
          <w:color w:val="000000"/>
          <w:sz w:val="24"/>
          <w:szCs w:val="24"/>
        </w:rPr>
        <w:t>Don’t know</w:t>
      </w:r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[</w:t>
      </w:r>
      <w:proofErr w:type="spellStart"/>
      <w:r w:rsidR="004F5D88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A54675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br/>
        <w:t>13. Record the FIRST CHOICE healthcare facility where you or an adult household member would seek care if they developed sudden unilateral paralysis, trouble speaking, trouble walking, confusion, or vision problems [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Andik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chaguo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kwanza la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kituo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ha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hudum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ambapo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mkaz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(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mwenye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umr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zaid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17)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angekwend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kutafut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hudum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endapo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angepat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udaifu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upande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umoj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shid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kuonge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vizur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shid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kutembe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vizur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shid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kuon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vizuri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au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kuchanganikiw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ghafla</w:t>
      </w:r>
      <w:proofErr w:type="spellEnd"/>
      <w:r w:rsidR="00042A69" w:rsidRPr="00CD63C4">
        <w:rPr>
          <w:rFonts w:ascii="Arial" w:eastAsia="Times New Roman" w:hAnsi="Arial" w:cs="Arial"/>
          <w:color w:val="000000"/>
          <w:sz w:val="24"/>
          <w:szCs w:val="24"/>
        </w:rPr>
        <w:t>].</w:t>
      </w:r>
      <w:r w:rsidR="003145D9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>Instructions: Select one [</w:t>
      </w:r>
      <w:proofErr w:type="spellStart"/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>Maelekezo</w:t>
      </w:r>
      <w:proofErr w:type="spellEnd"/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 xml:space="preserve">: </w:t>
      </w:r>
      <w:proofErr w:type="spellStart"/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>Chagua</w:t>
      </w:r>
      <w:proofErr w:type="spellEnd"/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 xml:space="preserve"> </w:t>
      </w:r>
      <w:proofErr w:type="spellStart"/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>moja</w:t>
      </w:r>
      <w:proofErr w:type="spellEnd"/>
      <w:r w:rsidR="003145D9" w:rsidRPr="00CD63C4">
        <w:rPr>
          <w:rFonts w:ascii="Arial" w:eastAsia="Times New Roman" w:hAnsi="Arial" w:cs="Arial"/>
          <w:i/>
          <w:color w:val="000000"/>
          <w:sz w:val="24"/>
          <w:szCs w:val="24"/>
        </w:rPr>
        <w:t>]</w:t>
      </w:r>
      <w:r w:rsidR="0078597E" w:rsidRPr="00CD63C4">
        <w:rPr>
          <w:rFonts w:ascii="Arial" w:eastAsia="Times New Roman" w:hAnsi="Arial" w:cs="Arial"/>
          <w:i/>
          <w:color w:val="000000"/>
          <w:sz w:val="24"/>
          <w:szCs w:val="24"/>
        </w:rPr>
        <w:br/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8597E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>Clinic [</w:t>
      </w:r>
      <w:proofErr w:type="spellStart"/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>Kliniki</w:t>
      </w:r>
      <w:proofErr w:type="spellEnd"/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8597E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Dispensary [</w:t>
      </w:r>
      <w:proofErr w:type="spellStart"/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Zahanati</w:t>
      </w:r>
      <w:proofErr w:type="spellEnd"/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8597E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8597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Health center [</w:t>
      </w:r>
      <w:proofErr w:type="spellStart"/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Kituo</w:t>
      </w:r>
      <w:proofErr w:type="spellEnd"/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ha </w:t>
      </w:r>
      <w:proofErr w:type="spellStart"/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40581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8149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Hospital [</w:t>
      </w:r>
      <w:proofErr w:type="spellStart"/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Hospitali</w:t>
      </w:r>
      <w:proofErr w:type="spellEnd"/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8149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Pharmacy [</w:t>
      </w:r>
      <w:proofErr w:type="spellStart"/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Duka</w:t>
      </w:r>
      <w:proofErr w:type="spellEnd"/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</w:t>
      </w:r>
      <w:proofErr w:type="spellStart"/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dawa</w:t>
      </w:r>
      <w:proofErr w:type="spellEnd"/>
      <w:r w:rsidR="00417F8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8149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Self treatment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[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Kumtibu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au 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kujitibu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nyumbani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8149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Traditional healer [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Mganga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kienyeji</w:t>
      </w:r>
      <w:proofErr w:type="spellEnd"/>
      <w:r w:rsidR="00D1754C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8149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Watchful waiting [</w:t>
      </w:r>
      <w:proofErr w:type="spellStart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Kutofanya</w:t>
      </w:r>
      <w:proofErr w:type="spellEnd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chochote</w:t>
      </w:r>
      <w:proofErr w:type="spellEnd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kumwangalia</w:t>
      </w:r>
      <w:proofErr w:type="spellEnd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au </w:t>
      </w:r>
      <w:proofErr w:type="spellStart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kujiangalia</w:t>
      </w:r>
      <w:proofErr w:type="spellEnd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nyumbani</w:t>
      </w:r>
      <w:proofErr w:type="spellEnd"/>
      <w:r w:rsidR="001C72AE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8149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E81498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30FB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30FB4" w:rsidRPr="00CD63C4">
        <w:rPr>
          <w:rFonts w:ascii="Arial" w:eastAsia="Times New Roman" w:hAnsi="Arial" w:cs="Arial"/>
          <w:color w:val="000000"/>
          <w:sz w:val="24"/>
          <w:szCs w:val="24"/>
        </w:rPr>
        <w:br/>
        <w:t>14. If hospital selected,</w:t>
      </w:r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please specify the hospital [</w:t>
      </w:r>
      <w:proofErr w:type="spellStart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>Tafadhali</w:t>
      </w:r>
      <w:proofErr w:type="spellEnd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>weka</w:t>
      </w:r>
      <w:proofErr w:type="spellEnd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>bayana</w:t>
      </w:r>
      <w:proofErr w:type="spellEnd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>hospitali</w:t>
      </w:r>
      <w:proofErr w:type="spellEnd"/>
      <w:r w:rsidR="00857C87" w:rsidRPr="00CD63C4">
        <w:rPr>
          <w:rFonts w:ascii="Arial" w:eastAsia="Times New Roman" w:hAnsi="Arial" w:cs="Arial"/>
          <w:color w:val="000000"/>
          <w:sz w:val="24"/>
          <w:szCs w:val="24"/>
        </w:rPr>
        <w:t>].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>Huruma</w:t>
      </w:r>
      <w:proofErr w:type="spellEnd"/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>Kibosho</w:t>
      </w:r>
      <w:proofErr w:type="spellEnd"/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390E64" w:rsidRPr="00CD63C4">
        <w:rPr>
          <w:rFonts w:ascii="Arial" w:eastAsia="Times New Roman" w:hAnsi="Arial" w:cs="Arial"/>
          <w:color w:val="000000"/>
          <w:sz w:val="24"/>
          <w:szCs w:val="24"/>
        </w:rPr>
        <w:t>Kilema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390E64" w:rsidRPr="00CD63C4">
        <w:rPr>
          <w:rFonts w:ascii="Arial" w:eastAsia="Times New Roman" w:hAnsi="Arial" w:cs="Arial"/>
          <w:color w:val="000000"/>
          <w:sz w:val="24"/>
          <w:szCs w:val="24"/>
        </w:rPr>
        <w:t>KCMC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1F2902" w:rsidRPr="00CD63C4">
        <w:rPr>
          <w:rFonts w:ascii="Arial" w:eastAsia="Times New Roman" w:hAnsi="Arial" w:cs="Arial"/>
          <w:color w:val="000000"/>
          <w:sz w:val="24"/>
          <w:szCs w:val="24"/>
        </w:rPr>
        <w:t>Marangu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1F2902" w:rsidRPr="00CD63C4">
        <w:rPr>
          <w:rFonts w:ascii="Arial" w:eastAsia="Times New Roman" w:hAnsi="Arial" w:cs="Arial"/>
          <w:color w:val="000000"/>
          <w:sz w:val="24"/>
          <w:szCs w:val="24"/>
        </w:rPr>
        <w:t>Mawenzi</w:t>
      </w:r>
      <w:proofErr w:type="spellEnd"/>
      <w:r w:rsidR="001F290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Regional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9A3BCA" w:rsidRPr="00CD63C4">
        <w:rPr>
          <w:rFonts w:ascii="Arial" w:eastAsia="Times New Roman" w:hAnsi="Arial" w:cs="Arial"/>
          <w:color w:val="000000"/>
          <w:sz w:val="24"/>
          <w:szCs w:val="24"/>
        </w:rPr>
        <w:t>Moshi Arusha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323F77" w:rsidRPr="00CD63C4">
        <w:rPr>
          <w:rFonts w:ascii="Arial" w:eastAsia="Times New Roman" w:hAnsi="Arial" w:cs="Arial"/>
          <w:color w:val="000000"/>
          <w:sz w:val="24"/>
          <w:szCs w:val="24"/>
        </w:rPr>
        <w:t>St. Joseph's Hospital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E0275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E0275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323F77" w:rsidRPr="00CD63C4">
        <w:rPr>
          <w:rFonts w:ascii="Arial" w:eastAsia="Times New Roman" w:hAnsi="Arial" w:cs="Arial"/>
          <w:color w:val="000000"/>
          <w:sz w:val="24"/>
          <w:szCs w:val="24"/>
        </w:rPr>
        <w:t>TPC Hospital</w:t>
      </w:r>
      <w:r w:rsidR="00323F77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13F0E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13F0E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13F0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D13F0E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D13F0E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D13F0E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D13F0E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  <w:t>1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5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. Record the SECOND CHOICE healthcare facility where you or an adult household member would seek care if they developed sudden unilateral paralysis, trouble speaking, trouble walking, confusion, or vision problems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Andik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chaguo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pili la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ituo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ha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hudum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ambapo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mkaz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(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mwenye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umr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zaid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17)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angekwend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tafut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hudum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endapo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angepat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udaifu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upande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umoj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shid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onge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vizur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shid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tembe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vizur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shid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on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vizur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au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changanikiw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ghafl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.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>Instructions: Select one [</w:t>
      </w:r>
      <w:proofErr w:type="spellStart"/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>Maelekezo</w:t>
      </w:r>
      <w:proofErr w:type="spellEnd"/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 xml:space="preserve">: </w:t>
      </w:r>
      <w:proofErr w:type="spellStart"/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>Chagua</w:t>
      </w:r>
      <w:proofErr w:type="spellEnd"/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>moja</w:t>
      </w:r>
      <w:proofErr w:type="spellEnd"/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i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linic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linik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ispensary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Zahanat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lastRenderedPageBreak/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ealth center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ituo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ha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Hospital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Pharmacy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Duk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daw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Self treatment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mtibu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au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jitibu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nyumban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Traditional healer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Mgang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ienyej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Watchful waiting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tofany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chochote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mwangali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au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ujiangali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nyumban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  <w:t>1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6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. If hospital selected, please specify the hospital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Tafadhal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wek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bayan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hospital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].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Hurum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ibosho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Kilem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CMC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Marangu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Mawenzi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Regional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Moshi Arusha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St. Joseph's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TPC Hospital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220B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F220BD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  <w:t>1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7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. What is the highest completed level of formal school education of the head of the household? [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Mkuu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ana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elimu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kiwango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093703" w:rsidRPr="00CD63C4">
        <w:rPr>
          <w:rFonts w:ascii="Arial" w:eastAsia="Times New Roman" w:hAnsi="Arial" w:cs="Arial"/>
          <w:color w:val="000000"/>
          <w:sz w:val="24"/>
          <w:szCs w:val="24"/>
        </w:rPr>
        <w:t>No education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B448DD" w:rsidRPr="00CD63C4">
        <w:rPr>
          <w:rFonts w:ascii="Arial" w:eastAsia="Times New Roman" w:hAnsi="Arial" w:cs="Arial"/>
          <w:color w:val="000000"/>
          <w:sz w:val="24"/>
          <w:szCs w:val="24"/>
        </w:rPr>
        <w:t>Some primary school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B448DD" w:rsidRPr="00CD63C4">
        <w:rPr>
          <w:rFonts w:ascii="Arial" w:eastAsia="Times New Roman" w:hAnsi="Arial" w:cs="Arial"/>
          <w:color w:val="000000"/>
          <w:sz w:val="24"/>
          <w:szCs w:val="24"/>
        </w:rPr>
        <w:t>Completed primary school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C13EDC" w:rsidRPr="00CD63C4">
        <w:rPr>
          <w:rFonts w:ascii="Arial" w:eastAsia="Times New Roman" w:hAnsi="Arial" w:cs="Arial"/>
          <w:color w:val="000000"/>
          <w:sz w:val="24"/>
          <w:szCs w:val="24"/>
        </w:rPr>
        <w:t>Some secondary school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C13EDC" w:rsidRPr="00CD63C4">
        <w:rPr>
          <w:rFonts w:ascii="Arial" w:eastAsia="Times New Roman" w:hAnsi="Arial" w:cs="Arial"/>
          <w:color w:val="000000"/>
          <w:sz w:val="24"/>
          <w:szCs w:val="24"/>
        </w:rPr>
        <w:t>Completed secondary school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2787A" w:rsidRPr="00CD63C4">
        <w:rPr>
          <w:rFonts w:ascii="Arial" w:eastAsia="Times New Roman" w:hAnsi="Arial" w:cs="Arial"/>
          <w:color w:val="000000"/>
          <w:sz w:val="24"/>
          <w:szCs w:val="24"/>
        </w:rPr>
        <w:t>Some college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F8258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2787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Completed college </w:t>
      </w:r>
      <w:r w:rsidR="00F8258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  <w:t>1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8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. What is the main occupation of the head of the household? [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Mkuu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anafanya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kazi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777FA6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>Instructions: Select one [</w:t>
      </w:r>
      <w:proofErr w:type="spellStart"/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>Maelekezo</w:t>
      </w:r>
      <w:proofErr w:type="spellEnd"/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: </w:t>
      </w:r>
      <w:proofErr w:type="spellStart"/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>Chagua</w:t>
      </w:r>
      <w:proofErr w:type="spellEnd"/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 </w:t>
      </w:r>
      <w:proofErr w:type="spellStart"/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>moja</w:t>
      </w:r>
      <w:proofErr w:type="spellEnd"/>
      <w:r w:rsidR="00777FA6" w:rsidRPr="00CD63C4">
        <w:rPr>
          <w:rFonts w:ascii="Arial" w:eastAsia="Times New Roman" w:hAnsi="Arial" w:cs="Arial"/>
          <w:i/>
          <w:color w:val="222222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6662D6" w:rsidRPr="00CD63C4">
        <w:rPr>
          <w:rFonts w:ascii="Arial" w:eastAsia="Times New Roman" w:hAnsi="Arial" w:cs="Arial"/>
          <w:color w:val="000000"/>
          <w:sz w:val="24"/>
          <w:szCs w:val="24"/>
        </w:rPr>
        <w:t>Driver [</w:t>
      </w:r>
      <w:proofErr w:type="spellStart"/>
      <w:r w:rsidR="006662D6" w:rsidRPr="00CD63C4">
        <w:rPr>
          <w:rFonts w:ascii="Arial" w:eastAsia="Times New Roman" w:hAnsi="Arial" w:cs="Arial"/>
          <w:color w:val="000000"/>
          <w:sz w:val="24"/>
          <w:szCs w:val="24"/>
        </w:rPr>
        <w:t>Dereva</w:t>
      </w:r>
      <w:proofErr w:type="spellEnd"/>
      <w:r w:rsidR="006662D6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6662D6" w:rsidRPr="00CD63C4">
        <w:rPr>
          <w:rFonts w:ascii="Arial" w:eastAsia="Times New Roman" w:hAnsi="Arial" w:cs="Arial"/>
          <w:color w:val="000000"/>
          <w:sz w:val="24"/>
          <w:szCs w:val="24"/>
        </w:rPr>
        <w:t>Guard/police [</w:t>
      </w:r>
      <w:proofErr w:type="spellStart"/>
      <w:r w:rsidR="006662D6" w:rsidRPr="00CD63C4">
        <w:rPr>
          <w:rFonts w:ascii="Arial" w:eastAsia="Times New Roman" w:hAnsi="Arial" w:cs="Arial"/>
          <w:color w:val="000000"/>
          <w:sz w:val="24"/>
          <w:szCs w:val="24"/>
        </w:rPr>
        <w:t>Polisi</w:t>
      </w:r>
      <w:proofErr w:type="spellEnd"/>
      <w:r w:rsidR="006662D6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Healthcare worker [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Mhudumu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House girl [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Msichana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kazi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Housewife [Mama 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nyumbani</w:t>
      </w:r>
      <w:proofErr w:type="spellEnd"/>
      <w:r w:rsidR="009168F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Livestock keeper [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Mfugaji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Unskilled laborer [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Wafanyakazi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wasio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na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ujuzi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kusomea</w:t>
      </w:r>
      <w:proofErr w:type="spellEnd"/>
      <w:r w:rsidR="00540AE2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>Street vendor [Machinga]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>Religious occupation [</w:t>
      </w:r>
      <w:proofErr w:type="spellStart"/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>Mhudumu</w:t>
      </w:r>
      <w:proofErr w:type="spellEnd"/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>dini</w:t>
      </w:r>
      <w:proofErr w:type="spellEnd"/>
      <w:r w:rsidR="00295D17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D46F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Farmer [</w:t>
      </w:r>
      <w:proofErr w:type="spellStart"/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>Mkulima</w:t>
      </w:r>
      <w:proofErr w:type="spellEnd"/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D46F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093280" w:rsidRPr="00CD63C4">
        <w:rPr>
          <w:rFonts w:ascii="Arial" w:eastAsia="Times New Roman" w:hAnsi="Arial" w:cs="Arial"/>
          <w:color w:val="000000"/>
          <w:sz w:val="24"/>
          <w:szCs w:val="24"/>
        </w:rPr>
        <w:t>Student [</w:t>
      </w:r>
      <w:proofErr w:type="spellStart"/>
      <w:r w:rsidR="00093280" w:rsidRPr="00CD63C4">
        <w:rPr>
          <w:rFonts w:ascii="Arial" w:eastAsia="Times New Roman" w:hAnsi="Arial" w:cs="Arial"/>
          <w:color w:val="000000"/>
          <w:sz w:val="24"/>
          <w:szCs w:val="24"/>
        </w:rPr>
        <w:t>Mwanafunzi</w:t>
      </w:r>
      <w:proofErr w:type="spellEnd"/>
      <w:r w:rsidR="0009328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D46F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093280" w:rsidRPr="00CD63C4">
        <w:rPr>
          <w:rFonts w:ascii="Arial" w:eastAsia="Times New Roman" w:hAnsi="Arial" w:cs="Arial"/>
          <w:color w:val="000000"/>
          <w:sz w:val="24"/>
          <w:szCs w:val="24"/>
        </w:rPr>
        <w:t>Teacher [</w:t>
      </w:r>
      <w:proofErr w:type="spellStart"/>
      <w:r w:rsidR="00093280" w:rsidRPr="00CD63C4">
        <w:rPr>
          <w:rFonts w:ascii="Arial" w:eastAsia="Times New Roman" w:hAnsi="Arial" w:cs="Arial"/>
          <w:color w:val="000000"/>
          <w:sz w:val="24"/>
          <w:szCs w:val="24"/>
        </w:rPr>
        <w:t>Mwalimu</w:t>
      </w:r>
      <w:proofErr w:type="spellEnd"/>
      <w:r w:rsidR="0009328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D46F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Tradesperson [Fundi]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D46F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Unemployed [</w:t>
      </w:r>
      <w:proofErr w:type="spellStart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Hajaajiriwa</w:t>
      </w:r>
      <w:proofErr w:type="spellEnd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ED46F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ED46F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Office worker [</w:t>
      </w:r>
      <w:proofErr w:type="spellStart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Mfanyakazi</w:t>
      </w:r>
      <w:proofErr w:type="spellEnd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ofisini</w:t>
      </w:r>
      <w:proofErr w:type="spellEnd"/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8A7706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t>Small business manager [</w:t>
      </w:r>
      <w:proofErr w:type="spellStart"/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t>Mjasiriamali</w:t>
      </w:r>
      <w:proofErr w:type="spellEnd"/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8A7706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8A7706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t>Business Owner [</w:t>
      </w:r>
      <w:proofErr w:type="spellStart"/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t>Mfanyabishara</w:t>
      </w:r>
      <w:proofErr w:type="spellEnd"/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6F35C0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F08C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DF08CD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8E066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8E0665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1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9</w:t>
      </w:r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. What is the floor of your home made of [Je,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sakafu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nyumba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imejengwa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kwa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kutumia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malighafi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78006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Brick [</w:t>
      </w:r>
      <w:proofErr w:type="spellStart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Tofali</w:t>
      </w:r>
      <w:proofErr w:type="spellEnd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Cement/concrete [</w:t>
      </w:r>
      <w:proofErr w:type="spellStart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Simenti</w:t>
      </w:r>
      <w:proofErr w:type="spellEnd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/</w:t>
      </w:r>
      <w:proofErr w:type="spellStart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zege</w:t>
      </w:r>
      <w:proofErr w:type="spellEnd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Tiles [</w:t>
      </w:r>
      <w:proofErr w:type="spellStart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Vigae</w:t>
      </w:r>
      <w:proofErr w:type="spellEnd"/>
      <w:r w:rsidR="007A032E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Mud [Tope]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Wood [Mbao]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Straw/leaves [</w:t>
      </w:r>
      <w:proofErr w:type="spellStart"/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Majan</w:t>
      </w:r>
      <w:proofErr w:type="spellEnd"/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/</w:t>
      </w:r>
      <w:proofErr w:type="spellStart"/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matawi</w:t>
      </w:r>
      <w:proofErr w:type="spellEnd"/>
      <w:r w:rsidR="005A0F17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337AF8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337AF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Metal/tin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Bat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/debe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20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. </w:t>
      </w:r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What is the wall of your home made of [Je,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kuta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za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nyumba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zimejengwa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kwa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kutumia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malighafi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Brick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Tofal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ement/concrete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Siment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/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zege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Tiles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Vigae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Mud [Tope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Wood [Mbao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Straw/leaves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Majan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/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mataw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Metal/tin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Bat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/debe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B760F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4B760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21</w:t>
      </w:r>
      <w:r w:rsidR="00BC145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. 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What is the roof of your home made of [Je,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paa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la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nyumba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limejengwa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kwa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kutumia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malighaf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Brick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Tofal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ement/concrete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Siment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/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zege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Tiles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Vigae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Mud [Tope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Wood [Mbao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Straw/leaves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Majan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/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mataw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Metal/tin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Bat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/debe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BC727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BC727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br/>
        <w:t>2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2</w:t>
      </w:r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. Do you have access to electricity in your household [Je, </w:t>
      </w:r>
      <w:proofErr w:type="spellStart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>kuna</w:t>
      </w:r>
      <w:proofErr w:type="spellEnd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>umeme</w:t>
      </w:r>
      <w:proofErr w:type="spellEnd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>kwenye</w:t>
      </w:r>
      <w:proofErr w:type="spellEnd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>nyumbani</w:t>
      </w:r>
      <w:proofErr w:type="spellEnd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A16D5A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8F78C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Yes [</w:t>
      </w:r>
      <w:proofErr w:type="spellStart"/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>Ndio</w:t>
      </w:r>
      <w:proofErr w:type="spellEnd"/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8F78C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No [</w:t>
      </w:r>
      <w:proofErr w:type="spellStart"/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>Hapana</w:t>
      </w:r>
      <w:proofErr w:type="spellEnd"/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8F78C2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8F78C2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br/>
        <w:t>2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3</w:t>
      </w:r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. Which of the following items do members of this household own [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Kipi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kati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vitu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vifuatavyo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kinamilikiwa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na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wakazi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7452D2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>Instructions: Choose all that apply [</w:t>
      </w:r>
      <w:proofErr w:type="spellStart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>Maelekezo</w:t>
      </w:r>
      <w:proofErr w:type="spellEnd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: </w:t>
      </w:r>
      <w:proofErr w:type="spellStart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>Chagua</w:t>
      </w:r>
      <w:proofErr w:type="spellEnd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 </w:t>
      </w:r>
      <w:proofErr w:type="spellStart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>zote</w:t>
      </w:r>
      <w:proofErr w:type="spellEnd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 </w:t>
      </w:r>
      <w:proofErr w:type="spellStart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>zinazohusika</w:t>
      </w:r>
      <w:proofErr w:type="spellEnd"/>
      <w:r w:rsidR="00CC4AF1" w:rsidRPr="00CD63C4">
        <w:rPr>
          <w:rFonts w:ascii="Arial" w:eastAsia="Times New Roman" w:hAnsi="Arial" w:cs="Arial"/>
          <w:i/>
          <w:color w:val="222222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i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1E1B95" w:rsidRPr="00CD63C4">
        <w:rPr>
          <w:rFonts w:ascii="Arial" w:eastAsia="Times New Roman" w:hAnsi="Arial" w:cs="Arial"/>
          <w:color w:val="000000"/>
          <w:sz w:val="24"/>
          <w:szCs w:val="24"/>
        </w:rPr>
        <w:t>Radio [</w:t>
      </w:r>
      <w:proofErr w:type="spellStart"/>
      <w:r w:rsidR="001E1B95" w:rsidRPr="00CD63C4">
        <w:rPr>
          <w:rFonts w:ascii="Arial" w:eastAsia="Times New Roman" w:hAnsi="Arial" w:cs="Arial"/>
          <w:color w:val="000000"/>
          <w:sz w:val="24"/>
          <w:szCs w:val="24"/>
        </w:rPr>
        <w:t>Redio</w:t>
      </w:r>
      <w:proofErr w:type="spellEnd"/>
      <w:r w:rsidR="001E1B95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>Television [</w:t>
      </w:r>
      <w:proofErr w:type="spellStart"/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>Televisheni</w:t>
      </w:r>
      <w:proofErr w:type="spellEnd"/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Mobile phone [Simu </w:t>
      </w:r>
      <w:proofErr w:type="spellStart"/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>mkononi</w:t>
      </w:r>
      <w:proofErr w:type="spellEnd"/>
      <w:r w:rsidR="00E32838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t>Iron [</w:t>
      </w:r>
      <w:proofErr w:type="spellStart"/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t>Pasi</w:t>
      </w:r>
      <w:proofErr w:type="spellEnd"/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t>Refrigerator [</w:t>
      </w:r>
      <w:proofErr w:type="spellStart"/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t>Friji</w:t>
      </w:r>
      <w:proofErr w:type="spellEnd"/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297E36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8F7BA1" w:rsidRPr="00CD63C4">
        <w:rPr>
          <w:rFonts w:ascii="Arial" w:eastAsia="Times New Roman" w:hAnsi="Arial" w:cs="Arial"/>
          <w:color w:val="000000"/>
          <w:sz w:val="24"/>
          <w:szCs w:val="24"/>
        </w:rPr>
        <w:t>Motorcycle [</w:t>
      </w:r>
      <w:proofErr w:type="spellStart"/>
      <w:r w:rsidR="008F7BA1" w:rsidRPr="00CD63C4">
        <w:rPr>
          <w:rFonts w:ascii="Arial" w:eastAsia="Times New Roman" w:hAnsi="Arial" w:cs="Arial"/>
          <w:color w:val="000000"/>
          <w:sz w:val="24"/>
          <w:szCs w:val="24"/>
        </w:rPr>
        <w:t>Pikipiki</w:t>
      </w:r>
      <w:proofErr w:type="spellEnd"/>
      <w:r w:rsidR="008F7BA1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8F7BA1" w:rsidRPr="00CD63C4">
        <w:rPr>
          <w:rFonts w:ascii="Arial" w:eastAsia="Times New Roman" w:hAnsi="Arial" w:cs="Arial"/>
          <w:color w:val="000000"/>
          <w:sz w:val="24"/>
          <w:szCs w:val="24"/>
        </w:rPr>
        <w:t>Car or truck [</w:t>
      </w:r>
      <w:proofErr w:type="spellStart"/>
      <w:r w:rsidR="008F7BA1" w:rsidRPr="00CD63C4">
        <w:rPr>
          <w:rFonts w:ascii="Arial" w:eastAsia="Times New Roman" w:hAnsi="Arial" w:cs="Arial"/>
          <w:color w:val="000000"/>
          <w:sz w:val="24"/>
          <w:szCs w:val="24"/>
        </w:rPr>
        <w:t>Gari</w:t>
      </w:r>
      <w:proofErr w:type="spellEnd"/>
      <w:r w:rsidR="008F7BA1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Bank account [</w:t>
      </w:r>
      <w:proofErr w:type="spellStart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Akounti</w:t>
      </w:r>
      <w:proofErr w:type="spellEnd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/Akiba </w:t>
      </w:r>
      <w:proofErr w:type="spellStart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benki</w:t>
      </w:r>
      <w:proofErr w:type="spellEnd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Tap water [Maji </w:t>
      </w:r>
      <w:proofErr w:type="spellStart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bomba</w:t>
      </w:r>
      <w:proofErr w:type="spellEnd"/>
      <w:r w:rsidR="00C06D3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C4AF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None of the above [Hakuna </w:t>
      </w:r>
      <w:proofErr w:type="spellStart"/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>kati</w:t>
      </w:r>
      <w:proofErr w:type="spellEnd"/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>vilivyotajwa</w:t>
      </w:r>
      <w:proofErr w:type="spellEnd"/>
      <w:r w:rsidR="00A7745F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C4AF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94034" w:rsidRPr="00CD63C4">
        <w:rPr>
          <w:rFonts w:ascii="Arial" w:eastAsia="Times New Roman" w:hAnsi="Arial" w:cs="Arial"/>
          <w:color w:val="000000"/>
          <w:sz w:val="24"/>
          <w:szCs w:val="24"/>
        </w:rPr>
        <w:br/>
        <w:t>2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4</w:t>
      </w:r>
      <w:r w:rsidR="0069403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. 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Does anyone in this household have any kind of health insurance [</w:t>
      </w:r>
      <w:proofErr w:type="spellStart"/>
      <w:proofErr w:type="gram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Je,wewe</w:t>
      </w:r>
      <w:proofErr w:type="spellEnd"/>
      <w:proofErr w:type="gram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am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mkazi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yeyote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anahudumiw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n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bim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A700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Yes [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Ndio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A700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No [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Hapan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A700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br/>
        <w:t>2</w:t>
      </w:r>
      <w:r w:rsidR="00662F54">
        <w:rPr>
          <w:rFonts w:ascii="Arial" w:eastAsia="Times New Roman" w:hAnsi="Arial" w:cs="Arial"/>
          <w:color w:val="000000"/>
          <w:sz w:val="24"/>
          <w:szCs w:val="24"/>
        </w:rPr>
        <w:t>5</w:t>
      </w:r>
      <w:bookmarkStart w:id="0" w:name="_GoBack"/>
      <w:bookmarkEnd w:id="0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. If yes, Which of the following health insurance plans are members of this household members enrolled in [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Wanafamili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wan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tumi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ain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bim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A7004B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>Instructions: Choose all that apply [</w:t>
      </w:r>
      <w:proofErr w:type="spellStart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>Maelekezo</w:t>
      </w:r>
      <w:proofErr w:type="spellEnd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: </w:t>
      </w:r>
      <w:proofErr w:type="spellStart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>Chagua</w:t>
      </w:r>
      <w:proofErr w:type="spellEnd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 </w:t>
      </w:r>
      <w:proofErr w:type="spellStart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>zote</w:t>
      </w:r>
      <w:proofErr w:type="spellEnd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 xml:space="preserve"> </w:t>
      </w:r>
      <w:proofErr w:type="spellStart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>zinazohusika</w:t>
      </w:r>
      <w:proofErr w:type="spellEnd"/>
      <w:r w:rsidR="0047165A" w:rsidRPr="00CD63C4">
        <w:rPr>
          <w:rFonts w:ascii="Arial" w:eastAsia="Times New Roman" w:hAnsi="Arial" w:cs="Arial"/>
          <w:i/>
          <w:color w:val="222222"/>
          <w:sz w:val="24"/>
          <w:szCs w:val="24"/>
        </w:rPr>
        <w:t>]</w:t>
      </w:r>
      <w:r w:rsidR="0047165A" w:rsidRPr="00CD63C4">
        <w:rPr>
          <w:rFonts w:ascii="Arial" w:eastAsia="Times New Roman" w:hAnsi="Arial" w:cs="Arial"/>
          <w:i/>
          <w:color w:val="000000"/>
          <w:sz w:val="24"/>
          <w:szCs w:val="24"/>
        </w:rPr>
        <w:br/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7165A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National Health Insurance Fund (NHIF) [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Mfuko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taif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Bim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7165A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Social Health Insurance Benefits (SHIB) [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Mfuko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Bim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afy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jamii</w:t>
      </w:r>
      <w:proofErr w:type="spellEnd"/>
      <w:r w:rsidR="0055696A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47165A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47165A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Community Health Fund (CHF) or </w:t>
      </w:r>
      <w:proofErr w:type="spellStart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>Tiba</w:t>
      </w:r>
      <w:proofErr w:type="spellEnd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wa </w:t>
      </w:r>
      <w:proofErr w:type="spellStart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>Kadi</w:t>
      </w:r>
      <w:proofErr w:type="spellEnd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(TIKA) </w:t>
      </w:r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D067B1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Private insurance [</w:t>
      </w:r>
      <w:proofErr w:type="spellStart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>Bima</w:t>
      </w:r>
      <w:proofErr w:type="spellEnd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>binafasi</w:t>
      </w:r>
      <w:proofErr w:type="spellEnd"/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D067B1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327A0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327A0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Don’t know [</w:t>
      </w:r>
      <w:proofErr w:type="spellStart"/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>Sijui</w:t>
      </w:r>
      <w:proofErr w:type="spellEnd"/>
      <w:r w:rsidR="007327A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br/>
        <w:t xml:space="preserve">26. Which religion(s) do members of this household belong to [Je,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wakazi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wana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amini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katika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dini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ipi</w:t>
      </w:r>
      <w:proofErr w:type="spellEnd"/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94B3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>Christian [</w:t>
      </w:r>
      <w:proofErr w:type="spellStart"/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>Ukristo</w:t>
      </w:r>
      <w:proofErr w:type="spellEnd"/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94B3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>Muslim [</w:t>
      </w:r>
      <w:proofErr w:type="spellStart"/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>Uislamu</w:t>
      </w:r>
      <w:proofErr w:type="spellEnd"/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794B3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794B3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D205AE" w:rsidRPr="00CD63C4">
        <w:rPr>
          <w:rFonts w:ascii="Arial" w:eastAsia="Times New Roman" w:hAnsi="Arial" w:cs="Arial"/>
          <w:color w:val="000000"/>
          <w:sz w:val="24"/>
          <w:szCs w:val="24"/>
        </w:rPr>
        <w:t>Hindu [Hindu]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243B5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617E54" w:rsidRPr="00CD63C4">
        <w:rPr>
          <w:rFonts w:ascii="Arial" w:eastAsia="Times New Roman" w:hAnsi="Arial" w:cs="Arial"/>
          <w:color w:val="000000"/>
          <w:sz w:val="24"/>
          <w:szCs w:val="24"/>
        </w:rPr>
        <w:t>None [Hakuna]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243B54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617E54" w:rsidRPr="00CD63C4">
        <w:rPr>
          <w:rFonts w:ascii="Arial" w:eastAsia="Times New Roman" w:hAnsi="Arial" w:cs="Arial"/>
          <w:color w:val="000000"/>
          <w:sz w:val="24"/>
          <w:szCs w:val="24"/>
        </w:rPr>
        <w:t>Other, specify: _______ [</w:t>
      </w:r>
      <w:proofErr w:type="spellStart"/>
      <w:r w:rsidR="00617E54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617E54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617E54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617E54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243B54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br/>
        <w:t>27. What tribes do members of this household belong to [</w:t>
      </w:r>
      <w:proofErr w:type="spellStart"/>
      <w:proofErr w:type="gramStart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Je,wakazi</w:t>
      </w:r>
      <w:proofErr w:type="spellEnd"/>
      <w:proofErr w:type="gramEnd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ni</w:t>
      </w:r>
      <w:proofErr w:type="spellEnd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kabila</w:t>
      </w:r>
      <w:proofErr w:type="spellEnd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C27211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634D7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F40C5A" w:rsidRPr="00CD63C4">
        <w:rPr>
          <w:rFonts w:ascii="Arial" w:eastAsia="Times New Roman" w:hAnsi="Arial" w:cs="Arial"/>
          <w:color w:val="000000"/>
          <w:sz w:val="24"/>
          <w:szCs w:val="24"/>
        </w:rPr>
        <w:t>Chagga</w:t>
      </w:r>
      <w:proofErr w:type="spellEnd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634D7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F40C5A" w:rsidRPr="00CD63C4">
        <w:rPr>
          <w:rFonts w:ascii="Arial" w:eastAsia="Times New Roman" w:hAnsi="Arial" w:cs="Arial"/>
          <w:color w:val="000000"/>
          <w:sz w:val="24"/>
          <w:szCs w:val="24"/>
        </w:rPr>
        <w:t>Pare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634D7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8A743B" w:rsidRPr="00CD63C4">
        <w:rPr>
          <w:rFonts w:ascii="Arial" w:eastAsia="Times New Roman" w:hAnsi="Arial" w:cs="Arial"/>
          <w:color w:val="000000"/>
          <w:sz w:val="24"/>
          <w:szCs w:val="24"/>
        </w:rPr>
        <w:t>Sambaa</w:t>
      </w:r>
      <w:proofErr w:type="spellEnd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634D7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4A647D" w:rsidRPr="00CD63C4">
        <w:rPr>
          <w:rFonts w:ascii="Arial" w:eastAsia="Times New Roman" w:hAnsi="Arial" w:cs="Arial"/>
          <w:color w:val="000000"/>
          <w:sz w:val="24"/>
          <w:szCs w:val="24"/>
        </w:rPr>
        <w:t>Masaai</w:t>
      </w:r>
      <w:proofErr w:type="spellEnd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634D7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95282D" w:rsidRPr="00CD63C4">
        <w:rPr>
          <w:rFonts w:ascii="Arial" w:eastAsia="Times New Roman" w:hAnsi="Arial" w:cs="Arial"/>
          <w:color w:val="000000"/>
          <w:sz w:val="24"/>
          <w:szCs w:val="24"/>
        </w:rPr>
        <w:t>Meru</w:t>
      </w:r>
      <w:r w:rsidR="0095282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634D7D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  <w:r w:rsidR="00634D7D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br/>
        <w:t xml:space="preserve">28. What type of toilet do members of this household usually use [Kwa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kawaid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ni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ain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gani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choo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ambacho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hutumiw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n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wakazi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w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kaya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hii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]?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A39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Flush toilet [Choo cha </w:t>
      </w:r>
      <w:proofErr w:type="spellStart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maji</w:t>
      </w:r>
      <w:proofErr w:type="spellEnd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(</w:t>
      </w:r>
      <w:proofErr w:type="spellStart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ndani</w:t>
      </w:r>
      <w:proofErr w:type="spellEnd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ya</w:t>
      </w:r>
      <w:proofErr w:type="spellEnd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nyumba</w:t>
      </w:r>
      <w:proofErr w:type="spellEnd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)]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A39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Pit latrine [Choo cha </w:t>
      </w:r>
      <w:proofErr w:type="spellStart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shimo</w:t>
      </w:r>
      <w:proofErr w:type="spellEnd"/>
      <w:r w:rsidR="004E1A70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A39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r w:rsidR="00BD4DD7" w:rsidRPr="00CD63C4">
        <w:rPr>
          <w:rFonts w:ascii="Arial" w:eastAsia="Times New Roman" w:hAnsi="Arial" w:cs="Arial"/>
          <w:color w:val="000000"/>
          <w:sz w:val="24"/>
          <w:szCs w:val="24"/>
        </w:rPr>
        <w:t>Free range [</w:t>
      </w:r>
      <w:proofErr w:type="spellStart"/>
      <w:r w:rsidR="00BD4DD7" w:rsidRPr="00CD63C4">
        <w:rPr>
          <w:rFonts w:ascii="Arial" w:eastAsia="Times New Roman" w:hAnsi="Arial" w:cs="Arial"/>
          <w:color w:val="000000"/>
          <w:sz w:val="24"/>
          <w:szCs w:val="24"/>
        </w:rPr>
        <w:t>Popote</w:t>
      </w:r>
      <w:proofErr w:type="spellEnd"/>
      <w:r w:rsidR="00BD4DD7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</w:t>
      </w:r>
      <w:proofErr w:type="spellStart"/>
      <w:r w:rsidR="00BD4DD7" w:rsidRPr="00CD63C4">
        <w:rPr>
          <w:rFonts w:ascii="Arial" w:eastAsia="Times New Roman" w:hAnsi="Arial" w:cs="Arial"/>
          <w:color w:val="000000"/>
          <w:sz w:val="24"/>
          <w:szCs w:val="24"/>
        </w:rPr>
        <w:t>nje</w:t>
      </w:r>
      <w:proofErr w:type="spellEnd"/>
      <w:r w:rsidR="00BD4DD7" w:rsidRPr="00CD63C4">
        <w:rPr>
          <w:rFonts w:ascii="Arial" w:eastAsia="Times New Roman" w:hAnsi="Arial" w:cs="Arial"/>
          <w:color w:val="000000"/>
          <w:sz w:val="24"/>
          <w:szCs w:val="24"/>
        </w:rPr>
        <w:t>]</w:t>
      </w:r>
      <w:r w:rsidR="00BD4DD7"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ab/>
      </w:r>
      <w:r w:rsidR="00CA394B" w:rsidRPr="00CD63C4">
        <w:rPr>
          <w:rFonts w:ascii="Cambria Math" w:eastAsia="Times New Roman" w:hAnsi="Cambria Math" w:cs="Cambria Math"/>
          <w:color w:val="000000"/>
          <w:sz w:val="24"/>
          <w:szCs w:val="24"/>
        </w:rPr>
        <w:t>⎕</w:t>
      </w:r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 Other, specify: _______ [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Nyingine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 xml:space="preserve">, </w:t>
      </w:r>
      <w:proofErr w:type="spellStart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taja</w:t>
      </w:r>
      <w:proofErr w:type="spellEnd"/>
      <w:r w:rsidR="00CA394B" w:rsidRPr="00CD63C4">
        <w:rPr>
          <w:rFonts w:ascii="Arial" w:eastAsia="Times New Roman" w:hAnsi="Arial" w:cs="Arial"/>
          <w:color w:val="000000"/>
          <w:sz w:val="24"/>
          <w:szCs w:val="24"/>
        </w:rPr>
        <w:t>: ______]</w:t>
      </w:r>
    </w:p>
    <w:p w14:paraId="2337A526" w14:textId="3AFEAB2E" w:rsidR="00C27211" w:rsidRPr="00CD63C4" w:rsidRDefault="00C27211" w:rsidP="00C27211">
      <w:pPr>
        <w:rPr>
          <w:rFonts w:ascii="Arial" w:eastAsia="Times New Roman" w:hAnsi="Arial" w:cs="Arial"/>
          <w:color w:val="000000"/>
          <w:sz w:val="24"/>
          <w:szCs w:val="24"/>
        </w:rPr>
      </w:pPr>
    </w:p>
    <w:p w14:paraId="70BBCAB6" w14:textId="528E9C9D" w:rsidR="00A7004B" w:rsidRPr="00CD63C4" w:rsidRDefault="00A7004B" w:rsidP="00A7004B">
      <w:pPr>
        <w:rPr>
          <w:rFonts w:ascii="Arial" w:eastAsia="Times New Roman" w:hAnsi="Arial" w:cs="Arial"/>
          <w:color w:val="000000"/>
          <w:sz w:val="24"/>
          <w:szCs w:val="24"/>
        </w:rPr>
      </w:pPr>
    </w:p>
    <w:p w14:paraId="359C7F1C" w14:textId="613BD85C" w:rsidR="00A7004B" w:rsidRPr="00CD63C4" w:rsidRDefault="00A7004B" w:rsidP="00A7004B">
      <w:pPr>
        <w:rPr>
          <w:rFonts w:ascii="Arial" w:eastAsia="Times New Roman" w:hAnsi="Arial" w:cs="Arial"/>
          <w:color w:val="000000"/>
          <w:sz w:val="24"/>
          <w:szCs w:val="24"/>
        </w:rPr>
      </w:pPr>
    </w:p>
    <w:p w14:paraId="283F0550" w14:textId="371C5504" w:rsidR="007452D2" w:rsidRPr="00CD63C4" w:rsidRDefault="007452D2" w:rsidP="007452D2">
      <w:pPr>
        <w:rPr>
          <w:rFonts w:ascii="Arial" w:eastAsia="Times New Roman" w:hAnsi="Arial" w:cs="Arial"/>
          <w:color w:val="000000"/>
          <w:sz w:val="24"/>
          <w:szCs w:val="24"/>
        </w:rPr>
      </w:pPr>
    </w:p>
    <w:p w14:paraId="3F5DB74F" w14:textId="2A019568" w:rsidR="00BC145D" w:rsidRPr="00CD63C4" w:rsidRDefault="00BC145D" w:rsidP="004B760F">
      <w:pPr>
        <w:rPr>
          <w:rFonts w:ascii="Arial" w:eastAsia="Times New Roman" w:hAnsi="Arial" w:cs="Arial"/>
          <w:color w:val="000000"/>
          <w:sz w:val="24"/>
          <w:szCs w:val="24"/>
        </w:rPr>
      </w:pPr>
    </w:p>
    <w:p w14:paraId="458F4EAB" w14:textId="14AABB00" w:rsidR="009327C5" w:rsidRPr="00CD63C4" w:rsidRDefault="0078006D" w:rsidP="009327C5">
      <w:pPr>
        <w:rPr>
          <w:rFonts w:ascii="Arial" w:eastAsia="Times New Roman" w:hAnsi="Arial" w:cs="Arial"/>
          <w:color w:val="000000"/>
          <w:sz w:val="24"/>
          <w:szCs w:val="24"/>
        </w:rPr>
      </w:pPr>
      <w:r w:rsidRPr="00CD63C4">
        <w:rPr>
          <w:rFonts w:ascii="Arial" w:eastAsia="Times New Roman" w:hAnsi="Arial" w:cs="Arial"/>
          <w:color w:val="000000"/>
          <w:sz w:val="24"/>
          <w:szCs w:val="24"/>
        </w:rPr>
        <w:br/>
      </w:r>
    </w:p>
    <w:p w14:paraId="34B13D96" w14:textId="320CBC48" w:rsidR="009327C5" w:rsidRDefault="009327C5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2D9FDC24" w14:textId="68CD1D94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1FF4A211" w14:textId="06FA1DDA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4457E619" w14:textId="7B2325DE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0E70BF38" w14:textId="16648DB4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2A9CFB5F" w14:textId="63644234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184CA4CD" w14:textId="4F5B1321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73F9BDD7" w14:textId="4EF4CDAD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20834755" w14:textId="6754476B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2744AEE9" w14:textId="10F6EEB9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6C30ED05" w14:textId="2C01D367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5D17D030" w14:textId="759A9CFF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4785E17D" w14:textId="7628662D" w:rsidR="00CD63C4" w:rsidRDefault="00CD63C4" w:rsidP="009327C5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06E4D086" w14:textId="45D323F0" w:rsidR="00CD63C4" w:rsidRDefault="00CD63C4" w:rsidP="00CD63C4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t>Supplementary Table</w:t>
      </w:r>
    </w:p>
    <w:p w14:paraId="501694EA" w14:textId="6DAE7FF0" w:rsidR="006171BE" w:rsidRDefault="006171BE" w:rsidP="00CD63C4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4"/>
          <w:szCs w:val="24"/>
        </w:rPr>
      </w:pPr>
    </w:p>
    <w:p w14:paraId="5A6F0915" w14:textId="31439C10" w:rsidR="00C37F5A" w:rsidRDefault="00C37F5A" w:rsidP="00C37F5A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t>Supplementary Table 1. Summary of existing studies in sub-Saharan Africa reporting community knowledge of stro</w:t>
      </w:r>
      <w:r w:rsidR="00E968D3">
        <w:rPr>
          <w:rFonts w:ascii="Arial" w:eastAsia="Times New Roman" w:hAnsi="Arial" w:cs="Arial"/>
          <w:color w:val="000000"/>
          <w:sz w:val="24"/>
          <w:szCs w:val="24"/>
        </w:rPr>
        <w:t>ke symptoms</w:t>
      </w:r>
    </w:p>
    <w:p w14:paraId="09C6E62F" w14:textId="77777777" w:rsidR="00E968D3" w:rsidRPr="00C37F5A" w:rsidRDefault="00E968D3" w:rsidP="00C37F5A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1752"/>
        <w:gridCol w:w="791"/>
        <w:gridCol w:w="1337"/>
        <w:gridCol w:w="2423"/>
        <w:gridCol w:w="1177"/>
        <w:gridCol w:w="1870"/>
      </w:tblGrid>
      <w:tr w:rsidR="007E7BBC" w14:paraId="34541FEB" w14:textId="77777777" w:rsidTr="00414BED">
        <w:tc>
          <w:tcPr>
            <w:tcW w:w="1752" w:type="dxa"/>
          </w:tcPr>
          <w:p w14:paraId="7D56C969" w14:textId="6183E9FF" w:rsidR="00E12ADF" w:rsidRDefault="00E12ADF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uthor</w:t>
            </w:r>
          </w:p>
        </w:tc>
        <w:tc>
          <w:tcPr>
            <w:tcW w:w="791" w:type="dxa"/>
          </w:tcPr>
          <w:p w14:paraId="1836CF2F" w14:textId="5FFD54CE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Year</w:t>
            </w:r>
          </w:p>
        </w:tc>
        <w:tc>
          <w:tcPr>
            <w:tcW w:w="1337" w:type="dxa"/>
          </w:tcPr>
          <w:p w14:paraId="0579AE05" w14:textId="5194822A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ountry</w:t>
            </w:r>
          </w:p>
        </w:tc>
        <w:tc>
          <w:tcPr>
            <w:tcW w:w="2423" w:type="dxa"/>
          </w:tcPr>
          <w:p w14:paraId="2815A672" w14:textId="35A50971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tudy population</w:t>
            </w:r>
          </w:p>
        </w:tc>
        <w:tc>
          <w:tcPr>
            <w:tcW w:w="1177" w:type="dxa"/>
          </w:tcPr>
          <w:p w14:paraId="517E5532" w14:textId="27381B09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Question format</w:t>
            </w:r>
          </w:p>
        </w:tc>
        <w:tc>
          <w:tcPr>
            <w:tcW w:w="1870" w:type="dxa"/>
          </w:tcPr>
          <w:p w14:paraId="619F38D5" w14:textId="6A5488A8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Proportion aware of </w:t>
            </w:r>
            <w:r w:rsidR="00796609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at least one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troke symptom</w:t>
            </w:r>
          </w:p>
        </w:tc>
      </w:tr>
      <w:tr w:rsidR="00265D53" w14:paraId="6A1C971F" w14:textId="77777777" w:rsidTr="00265D53">
        <w:tc>
          <w:tcPr>
            <w:tcW w:w="1752" w:type="dxa"/>
          </w:tcPr>
          <w:p w14:paraId="132C276D" w14:textId="04B6D732" w:rsidR="00265D53" w:rsidRPr="00451B96" w:rsidRDefault="00265D53" w:rsidP="00055462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Wahab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XYWhhYjwvQXV0aG9yPjxZZWFyPjIwMDg8L1llYXI+PFJl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XYWhhYjwvQXV0aG9yPjxZZWFyPjIwMDg8L1llYXI+PFJl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1]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1FF12D7B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08</w:t>
            </w:r>
          </w:p>
        </w:tc>
        <w:tc>
          <w:tcPr>
            <w:tcW w:w="1337" w:type="dxa"/>
          </w:tcPr>
          <w:p w14:paraId="026A99F5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igeria</w:t>
            </w:r>
          </w:p>
        </w:tc>
        <w:tc>
          <w:tcPr>
            <w:tcW w:w="2423" w:type="dxa"/>
          </w:tcPr>
          <w:p w14:paraId="4EA1106A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utpatients with hypertension and diabetes</w:t>
            </w:r>
          </w:p>
        </w:tc>
        <w:tc>
          <w:tcPr>
            <w:tcW w:w="1177" w:type="dxa"/>
          </w:tcPr>
          <w:p w14:paraId="13FF8622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pen-ended</w:t>
            </w:r>
          </w:p>
        </w:tc>
        <w:tc>
          <w:tcPr>
            <w:tcW w:w="1870" w:type="dxa"/>
          </w:tcPr>
          <w:p w14:paraId="4CC985BE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39.6%</w:t>
            </w:r>
          </w:p>
        </w:tc>
      </w:tr>
      <w:tr w:rsidR="00265D53" w14:paraId="7199A0E7" w14:textId="77777777" w:rsidTr="00055462">
        <w:tc>
          <w:tcPr>
            <w:tcW w:w="1752" w:type="dxa"/>
          </w:tcPr>
          <w:p w14:paraId="261E3592" w14:textId="77195B22" w:rsidR="00265D53" w:rsidRPr="00C57F70" w:rsidRDefault="00265D53" w:rsidP="00055462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Akinyemi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Ba2lueWVtaTwvQXV0aG9yPjxZZWFyPjIwMDk8L1llYXI+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Ba2lueWVtaTwvQXV0aG9yPjxZZWFyPjIwMDk8L1llYXI+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2]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6FF9ED0A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1337" w:type="dxa"/>
          </w:tcPr>
          <w:p w14:paraId="62079204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igeria</w:t>
            </w:r>
          </w:p>
        </w:tc>
        <w:tc>
          <w:tcPr>
            <w:tcW w:w="2423" w:type="dxa"/>
          </w:tcPr>
          <w:p w14:paraId="5779872E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Both clinical and non-clinical workers at a single hospital</w:t>
            </w:r>
          </w:p>
        </w:tc>
        <w:tc>
          <w:tcPr>
            <w:tcW w:w="1177" w:type="dxa"/>
          </w:tcPr>
          <w:p w14:paraId="6C43E6D8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pen-ended</w:t>
            </w:r>
          </w:p>
        </w:tc>
        <w:tc>
          <w:tcPr>
            <w:tcW w:w="1870" w:type="dxa"/>
          </w:tcPr>
          <w:p w14:paraId="03FBE555" w14:textId="77777777" w:rsidR="00265D53" w:rsidRDefault="00265D53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1.4%</w:t>
            </w:r>
          </w:p>
        </w:tc>
      </w:tr>
      <w:tr w:rsidR="007E7BBC" w14:paraId="57218A7B" w14:textId="77777777" w:rsidTr="00414BED">
        <w:tc>
          <w:tcPr>
            <w:tcW w:w="1752" w:type="dxa"/>
          </w:tcPr>
          <w:p w14:paraId="1A593A5D" w14:textId="02C7AF0A" w:rsidR="00E12ADF" w:rsidRPr="00E968D3" w:rsidRDefault="00E12ADF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oss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 xml:space="preserve">et al </w:t>
            </w:r>
            <w:r w:rsidRPr="00757F54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Db3NzaTwvQXV0aG9yPjxZZWFyPjIwMTI8L1llYXI+PFJl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</w:fldData>
              </w:fldChar>
            </w:r>
            <w:r w:rsidR="00265D53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 w:rsidR="00265D53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Db3NzaTwvQXV0aG9yPjxZZWFyPjIwMTI8L1llYXI+PFJl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</w:fldData>
              </w:fldChar>
            </w:r>
            <w:r w:rsidR="00265D53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265D53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265D53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 w:rsidRPr="00757F54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Pr="00757F54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 w:rsidR="00265D53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3]</w:t>
            </w:r>
            <w:r w:rsidRPr="00757F54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0ECB795E" w14:textId="0E68F061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1337" w:type="dxa"/>
          </w:tcPr>
          <w:p w14:paraId="6C20B9E7" w14:textId="3734C7AE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Benin</w:t>
            </w:r>
          </w:p>
        </w:tc>
        <w:tc>
          <w:tcPr>
            <w:tcW w:w="2423" w:type="dxa"/>
          </w:tcPr>
          <w:p w14:paraId="3E88D4FE" w14:textId="70A06E0C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ommunity members aged &gt; 15 years</w:t>
            </w:r>
          </w:p>
        </w:tc>
        <w:tc>
          <w:tcPr>
            <w:tcW w:w="1177" w:type="dxa"/>
          </w:tcPr>
          <w:p w14:paraId="01840A8A" w14:textId="2E71ECAE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pen-ended</w:t>
            </w:r>
          </w:p>
        </w:tc>
        <w:tc>
          <w:tcPr>
            <w:tcW w:w="1870" w:type="dxa"/>
          </w:tcPr>
          <w:p w14:paraId="225FFAB4" w14:textId="571039A0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33.0%</w:t>
            </w:r>
          </w:p>
        </w:tc>
      </w:tr>
      <w:tr w:rsidR="007E7BBC" w14:paraId="0F57F308" w14:textId="77777777" w:rsidTr="00414BED">
        <w:tc>
          <w:tcPr>
            <w:tcW w:w="1752" w:type="dxa"/>
          </w:tcPr>
          <w:p w14:paraId="3CCA6846" w14:textId="2E34B5A1" w:rsidR="00E12ADF" w:rsidRPr="00B024AF" w:rsidRDefault="00E12ADF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Donkor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/>
            </w:r>
            <w:r w:rsidR="00265D53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&lt;EndNote&gt;&lt;Cite&gt;&lt;Author&gt;Donkor&lt;/Author&gt;&lt;Year&gt;2014&lt;/Year&gt;&lt;RecNum&gt;191&lt;/RecNum&gt;&lt;DisplayText&gt;[4]&lt;/DisplayText&gt;&lt;record&gt;&lt;rec-number&gt;191&lt;/rec-number&gt;&lt;foreign-keys&gt;&lt;key app="EN" db-id="t2rtxess8xp59xexxvxvwx219zvw9dedv5ps" timestamp="1539168006"&gt;191&lt;/key&gt;&lt;/foreign-keys&gt;&lt;ref-type name="Journal Article"&gt;17&lt;/ref-type&gt;&lt;contributors&gt;&lt;authors&gt;&lt;author&gt;Donkor, E. S.&lt;/author&gt;&lt;author&gt;Owolabi, M. O.&lt;/author&gt;&lt;author&gt;Bampoh, P.&lt;/author&gt;&lt;author&gt;Aspelund, T.&lt;/author&gt;&lt;author&gt;Gudnason, V.&lt;/author&gt;&lt;/authors&gt;&lt;/contributors&gt;&lt;auth-address&gt;College of Health Sciences, University of Ghana, Accra, Ghana. ericsdon@hotmail.com.&lt;/auth-address&gt;&lt;titles&gt;&lt;title&gt;Community awareness of stroke in Accra, Ghana&lt;/title&gt;&lt;secondary-title&gt;BMC Public Health&lt;/secondary-title&gt;&lt;alt-title&gt;BMC public health&lt;/alt-title&gt;&lt;/titles&gt;&lt;periodical&gt;&lt;full-title&gt;BMC Public Health&lt;/full-title&gt;&lt;abbr-1&gt;BMC public health&lt;/abbr-1&gt;&lt;/periodical&gt;&lt;alt-periodical&gt;&lt;full-title&gt;BMC Public Health&lt;/full-title&gt;&lt;abbr-1&gt;BMC public health&lt;/abbr-1&gt;&lt;/alt-periodical&gt;&lt;pages&gt;196&lt;/pages&gt;&lt;volume&gt;14&lt;/volume&gt;&lt;edition&gt;2014/02/25&lt;/edition&gt;&lt;keywords&gt;&lt;keyword&gt;Adolescent&lt;/keyword&gt;&lt;keyword&gt;Adult&lt;/keyword&gt;&lt;keyword&gt;Community Health Services&lt;/keyword&gt;&lt;keyword&gt;Cross-Sectional Studies&lt;/keyword&gt;&lt;keyword&gt;Female&lt;/keyword&gt;&lt;keyword&gt;Ghana/epidemiology&lt;/keyword&gt;&lt;keyword&gt;Health Education&lt;/keyword&gt;&lt;keyword&gt;*Health Knowledge, Attitudes, Practice&lt;/keyword&gt;&lt;keyword&gt;Humans&lt;/keyword&gt;&lt;keyword&gt;Male&lt;/keyword&gt;&lt;keyword&gt;Middle Aged&lt;/keyword&gt;&lt;keyword&gt;Multivariate Analysis&lt;/keyword&gt;&lt;keyword&gt;Risk Factors&lt;/keyword&gt;&lt;keyword&gt;Stroke/diagnosis/epidemiology/*prevention &amp;amp; control&lt;/keyword&gt;&lt;keyword&gt;Surveys and Questionnaires&lt;/keyword&gt;&lt;/keywords&gt;&lt;dates&gt;&lt;year&gt;2014&lt;/year&gt;&lt;pub-dates&gt;&lt;date&gt;Feb 21&lt;/date&gt;&lt;/pub-dates&gt;&lt;/dates&gt;&lt;isbn&gt;1471-2458&lt;/isbn&gt;&lt;accession-num&gt;24559414&lt;/accession-num&gt;&lt;urls&gt;&lt;/urls&gt;&lt;custom2&gt;PMC3943505&lt;/custom2&gt;&lt;electronic-resource-num&gt;10.1186/1471-2458-14-19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 w:rsidR="00265D53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4]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5B0C7997" w14:textId="02C14AC3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1337" w:type="dxa"/>
          </w:tcPr>
          <w:p w14:paraId="3C0F2C3B" w14:textId="2DC0C778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Ghana</w:t>
            </w:r>
          </w:p>
        </w:tc>
        <w:tc>
          <w:tcPr>
            <w:tcW w:w="2423" w:type="dxa"/>
          </w:tcPr>
          <w:p w14:paraId="2D20B55E" w14:textId="6319D22A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ommunity members aged 18-60</w:t>
            </w:r>
          </w:p>
        </w:tc>
        <w:tc>
          <w:tcPr>
            <w:tcW w:w="1177" w:type="dxa"/>
          </w:tcPr>
          <w:p w14:paraId="77AFFB84" w14:textId="6391A2D4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icklist</w:t>
            </w:r>
          </w:p>
        </w:tc>
        <w:tc>
          <w:tcPr>
            <w:tcW w:w="1870" w:type="dxa"/>
          </w:tcPr>
          <w:p w14:paraId="5ADA9A22" w14:textId="08C69E08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78.1%</w:t>
            </w:r>
          </w:p>
        </w:tc>
      </w:tr>
      <w:tr w:rsidR="0043411B" w14:paraId="612C4DD0" w14:textId="77777777" w:rsidTr="00055462">
        <w:tc>
          <w:tcPr>
            <w:tcW w:w="1752" w:type="dxa"/>
          </w:tcPr>
          <w:p w14:paraId="770BB8C1" w14:textId="6FB4CDDA" w:rsidR="0043411B" w:rsidRPr="00157E34" w:rsidRDefault="0043411B" w:rsidP="00055462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akibuuk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&lt;EndNote&gt;&lt;Cite&gt;&lt;Author&gt;Nakibuuka&lt;/Author&gt;&lt;Year&gt;2014&lt;/Year&gt;&lt;RecNum&gt;198&lt;/RecNum&gt;&lt;DisplayText&gt;[5]&lt;/DisplayText&gt;&lt;record&gt;&lt;rec-number&gt;198&lt;/rec-number&gt;&lt;foreign-keys&gt;&lt;key app="EN" db-id="t2rtxess8xp59xexxvxvwx219zvw9dedv5ps" timestamp="1539168353"&gt;198&lt;/key&gt;&lt;/foreign-keys&gt;&lt;ref-type name="Journal Article"&gt;17&lt;/ref-type&gt;&lt;contributors&gt;&lt;authors&gt;&lt;author&gt;Nakibuuka, J.&lt;/author&gt;&lt;author&gt;Sajatovic, M.&lt;/author&gt;&lt;author&gt;Katabira, E.&lt;/author&gt;&lt;author&gt;Ddumba, E.&lt;/author&gt;&lt;author&gt;Byakika-Tusiime, J.&lt;/author&gt;&lt;author&gt;Furlan, A. J.&lt;/author&gt;&lt;/authors&gt;&lt;/contributors&gt;&lt;auth-address&gt;Department of Medicine, School of Medicine, Makerere University College of Health Sciences, P.O. Box 7051, Kampala, Uganda.&amp;#xD;Neurological and Behavioral Outcomes Center, University Hospitals Case Medical Center, 11100 Euclid Avenue, Cleveland, OH 44106, USA.&amp;#xD;Department of Medicine, St Raphael of St Francis Nsambya Hospital, Nkozi University, P.O. Box 7146, Kampala, Uganda.&amp;#xD;Department of Epidemiology and Biostatics, School of Public Health, Makerere University College of Health Sciences, P.O. Box 7072, Kampala, Uganda.&amp;#xD;University Hospitals Case Medical Center, Neurological Institute Case Western Reserve University, 11100 Euclid Avenue, Cleveland, OH 44106, USA.&lt;/auth-address&gt;&lt;titles&gt;&lt;title&gt;Knowledge and Perception of Stroke: A Population-Based Survey in Uganda&lt;/title&gt;&lt;secondary-title&gt;ISRN Stroke&lt;/secondary-title&gt;&lt;alt-title&gt;ISRN stroke&lt;/alt-title&gt;&lt;/titles&gt;&lt;periodical&gt;&lt;full-title&gt;ISRN Stroke&lt;/full-title&gt;&lt;abbr-1&gt;ISRN stroke&lt;/abbr-1&gt;&lt;/periodical&gt;&lt;alt-periodical&gt;&lt;full-title&gt;ISRN Stroke&lt;/full-title&gt;&lt;abbr-1&gt;ISRN stroke&lt;/abbr-1&gt;&lt;/alt-periodical&gt;&lt;volume&gt;2014&lt;/volume&gt;&lt;edition&gt;2014/09/10&lt;/edition&gt;&lt;dates&gt;&lt;year&gt;2014&lt;/year&gt;&lt;/dates&gt;&lt;isbn&gt;2090-9454 (Print)&amp;#xD;2090-9454&lt;/isbn&gt;&lt;accession-num&gt;25202472&lt;/accession-num&gt;&lt;urls&gt;&lt;/urls&gt;&lt;custom2&gt;PMC4156791&lt;/custom2&gt;&lt;custom6&gt;NIHMS615326&lt;/custom6&gt;&lt;electronic-resource-num&gt;10.1155/2014/3091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5]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17BBB256" w14:textId="77777777" w:rsidR="0043411B" w:rsidRDefault="0043411B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1337" w:type="dxa"/>
          </w:tcPr>
          <w:p w14:paraId="16B54837" w14:textId="77777777" w:rsidR="0043411B" w:rsidRDefault="0043411B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Uganda</w:t>
            </w:r>
          </w:p>
        </w:tc>
        <w:tc>
          <w:tcPr>
            <w:tcW w:w="2423" w:type="dxa"/>
          </w:tcPr>
          <w:p w14:paraId="43A01795" w14:textId="77777777" w:rsidR="0043411B" w:rsidRDefault="0043411B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dult community members</w:t>
            </w:r>
          </w:p>
        </w:tc>
        <w:tc>
          <w:tcPr>
            <w:tcW w:w="1177" w:type="dxa"/>
          </w:tcPr>
          <w:p w14:paraId="6FB59268" w14:textId="77777777" w:rsidR="0043411B" w:rsidRDefault="0043411B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pen-ended</w:t>
            </w:r>
          </w:p>
        </w:tc>
        <w:tc>
          <w:tcPr>
            <w:tcW w:w="1870" w:type="dxa"/>
          </w:tcPr>
          <w:p w14:paraId="23BE9379" w14:textId="77777777" w:rsidR="0043411B" w:rsidRDefault="0043411B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4.9%</w:t>
            </w:r>
          </w:p>
        </w:tc>
      </w:tr>
      <w:tr w:rsidR="007E7BBC" w14:paraId="3489C782" w14:textId="77777777" w:rsidTr="00414BED">
        <w:tc>
          <w:tcPr>
            <w:tcW w:w="1752" w:type="dxa"/>
          </w:tcPr>
          <w:p w14:paraId="424BC654" w14:textId="42580D0E" w:rsidR="00E12ADF" w:rsidRPr="00FB704F" w:rsidRDefault="00E12ADF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bemb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PYmVtYmU8L0F1dGhvcj48WWVhcj4yMDE0PC9ZZWFyPjxS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</w:fldData>
              </w:fldChar>
            </w:r>
            <w:r w:rsidR="0043411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 w:rsidR="0043411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PYmVtYmU8L0F1dGhvcj48WWVhcj4yMDE0PC9ZZWFyPjxS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</w:fldData>
              </w:fldChar>
            </w:r>
            <w:r w:rsidR="0043411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43411B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43411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 w:rsidR="0043411B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6]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074BEFE1" w14:textId="32356997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1337" w:type="dxa"/>
          </w:tcPr>
          <w:p w14:paraId="7004512A" w14:textId="3A849153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igeria</w:t>
            </w:r>
          </w:p>
        </w:tc>
        <w:tc>
          <w:tcPr>
            <w:tcW w:w="2423" w:type="dxa"/>
          </w:tcPr>
          <w:p w14:paraId="70AAB17D" w14:textId="24DC48F3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University students and staff</w:t>
            </w:r>
          </w:p>
        </w:tc>
        <w:tc>
          <w:tcPr>
            <w:tcW w:w="1177" w:type="dxa"/>
          </w:tcPr>
          <w:p w14:paraId="1A3DD8FC" w14:textId="7410B006" w:rsidR="00E12ADF" w:rsidRDefault="00E12ADF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icklist</w:t>
            </w:r>
          </w:p>
        </w:tc>
        <w:tc>
          <w:tcPr>
            <w:tcW w:w="1870" w:type="dxa"/>
          </w:tcPr>
          <w:p w14:paraId="5F6804B7" w14:textId="054EC394" w:rsidR="00E12ADF" w:rsidRDefault="00BF318C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87.8%</w:t>
            </w:r>
          </w:p>
        </w:tc>
      </w:tr>
      <w:tr w:rsidR="00E435E2" w14:paraId="49595BB7" w14:textId="77777777" w:rsidTr="00055462">
        <w:tc>
          <w:tcPr>
            <w:tcW w:w="1752" w:type="dxa"/>
          </w:tcPr>
          <w:p w14:paraId="5C0156D2" w14:textId="0A75A6D2" w:rsidR="00E435E2" w:rsidRPr="007E7BBC" w:rsidRDefault="00E435E2" w:rsidP="00055462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Kaddumukasa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LYWRkdW11a2FzYTwvQXV0aG9yPjxZZWFyPjIwMTU8L1ll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LYWRkdW11a2FzYTwvQXV0aG9yPjxZZWFyPjIwMTU8L1ll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7]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3A6CAA6E" w14:textId="77777777" w:rsidR="00E435E2" w:rsidRDefault="00E435E2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1337" w:type="dxa"/>
          </w:tcPr>
          <w:p w14:paraId="75D30644" w14:textId="77777777" w:rsidR="00E435E2" w:rsidRDefault="00E435E2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Uganda</w:t>
            </w:r>
          </w:p>
        </w:tc>
        <w:tc>
          <w:tcPr>
            <w:tcW w:w="2423" w:type="dxa"/>
          </w:tcPr>
          <w:p w14:paraId="3BA44368" w14:textId="77777777" w:rsidR="00E435E2" w:rsidRDefault="00E435E2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ommunity members aged &gt; 18 years</w:t>
            </w:r>
          </w:p>
        </w:tc>
        <w:tc>
          <w:tcPr>
            <w:tcW w:w="1177" w:type="dxa"/>
          </w:tcPr>
          <w:p w14:paraId="27BACB6B" w14:textId="77777777" w:rsidR="00E435E2" w:rsidRDefault="00E435E2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pen-ended</w:t>
            </w:r>
          </w:p>
        </w:tc>
        <w:tc>
          <w:tcPr>
            <w:tcW w:w="1870" w:type="dxa"/>
          </w:tcPr>
          <w:p w14:paraId="441A8B28" w14:textId="77777777" w:rsidR="00E435E2" w:rsidRDefault="00E435E2" w:rsidP="00055462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43.0%</w:t>
            </w:r>
          </w:p>
        </w:tc>
      </w:tr>
      <w:tr w:rsidR="007E7BBC" w14:paraId="61BBAA73" w14:textId="77777777" w:rsidTr="00414BED">
        <w:tc>
          <w:tcPr>
            <w:tcW w:w="1752" w:type="dxa"/>
          </w:tcPr>
          <w:p w14:paraId="24B796B4" w14:textId="2AA8D026" w:rsidR="00E12ADF" w:rsidRPr="00663A84" w:rsidRDefault="00663A84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Komolafe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 w:rsidR="00C26BAE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Lb21vbGFmZTwvQXV0aG9yPjxZZWFyPjIwMTU8L1llYXI+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</w:fldData>
              </w:fldCha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Lb21vbGFmZTwvQXV0aG9yPjxZZWFyPjIwMTU8L1llYXI+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</w:fldData>
              </w:fldCha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 w:rsidR="00C26BAE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C26BAE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 w:rsidR="00E435E2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8]</w:t>
            </w:r>
            <w:r w:rsidR="00C26BAE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20690CD1" w14:textId="0597213A" w:rsidR="00E12ADF" w:rsidRDefault="00921A6C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1337" w:type="dxa"/>
          </w:tcPr>
          <w:p w14:paraId="321D2E04" w14:textId="0EBAE753" w:rsidR="00E12ADF" w:rsidRDefault="00921A6C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igeria</w:t>
            </w:r>
          </w:p>
        </w:tc>
        <w:tc>
          <w:tcPr>
            <w:tcW w:w="2423" w:type="dxa"/>
          </w:tcPr>
          <w:p w14:paraId="247B12E4" w14:textId="28B74C2C" w:rsidR="00E12ADF" w:rsidRDefault="003E45E5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Students </w:t>
            </w:r>
            <w:r w:rsidR="004F39AE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nd teachers at secondary schools</w:t>
            </w:r>
          </w:p>
        </w:tc>
        <w:tc>
          <w:tcPr>
            <w:tcW w:w="1177" w:type="dxa"/>
          </w:tcPr>
          <w:p w14:paraId="64B12BE1" w14:textId="779CCF59" w:rsidR="00E12ADF" w:rsidRDefault="001D0CCE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icklist</w:t>
            </w:r>
          </w:p>
        </w:tc>
        <w:tc>
          <w:tcPr>
            <w:tcW w:w="1870" w:type="dxa"/>
          </w:tcPr>
          <w:p w14:paraId="20907A97" w14:textId="7354EC66" w:rsidR="00E12ADF" w:rsidRDefault="006534F1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76.3%</w:t>
            </w:r>
          </w:p>
        </w:tc>
      </w:tr>
      <w:tr w:rsidR="007E7BBC" w14:paraId="56F9BD8D" w14:textId="77777777" w:rsidTr="00414BED">
        <w:tc>
          <w:tcPr>
            <w:tcW w:w="1752" w:type="dxa"/>
          </w:tcPr>
          <w:p w14:paraId="7786F56F" w14:textId="12A4037A" w:rsidR="00E12ADF" w:rsidRPr="00DD332B" w:rsidRDefault="00DD332B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ansseu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 w:rsidR="009947B7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OYW5zc2V1PC9BdXRob3I+PFllYXI+MjAxNzwvWWVhcj48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</w:fldData>
              </w:fldCha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OYW5zc2V1PC9BdXRob3I+PFllYXI+MjAxNzwvWWVhcj48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</w:fldData>
              </w:fldCha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 w:rsidR="009947B7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9947B7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 w:rsidR="00E435E2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9]</w:t>
            </w:r>
            <w:r w:rsidR="009947B7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5AAB7350" w14:textId="17D63B9C" w:rsidR="00E12ADF" w:rsidRDefault="009947B7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337" w:type="dxa"/>
          </w:tcPr>
          <w:p w14:paraId="0F82A69A" w14:textId="57868BAC" w:rsidR="00E12ADF" w:rsidRDefault="009947B7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ameroon</w:t>
            </w:r>
          </w:p>
        </w:tc>
        <w:tc>
          <w:tcPr>
            <w:tcW w:w="2423" w:type="dxa"/>
          </w:tcPr>
          <w:p w14:paraId="223E1E6A" w14:textId="5EA073A3" w:rsidR="00E12ADF" w:rsidRDefault="00637C1E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Hospital patients or visitors aged &gt; 18 years</w:t>
            </w:r>
          </w:p>
        </w:tc>
        <w:tc>
          <w:tcPr>
            <w:tcW w:w="1177" w:type="dxa"/>
          </w:tcPr>
          <w:p w14:paraId="0DB11659" w14:textId="7811B277" w:rsidR="00E12ADF" w:rsidRDefault="00E67C4C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icklist</w:t>
            </w:r>
          </w:p>
        </w:tc>
        <w:tc>
          <w:tcPr>
            <w:tcW w:w="1870" w:type="dxa"/>
          </w:tcPr>
          <w:p w14:paraId="44219263" w14:textId="33B6A569" w:rsidR="00E12ADF" w:rsidRDefault="00BB3DB0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98.3%</w:t>
            </w:r>
          </w:p>
        </w:tc>
      </w:tr>
      <w:tr w:rsidR="00414BED" w14:paraId="7E40AB64" w14:textId="77777777" w:rsidTr="00414BED">
        <w:tc>
          <w:tcPr>
            <w:tcW w:w="1752" w:type="dxa"/>
          </w:tcPr>
          <w:p w14:paraId="2A872833" w14:textId="03B50F42" w:rsidR="002618C5" w:rsidRPr="002618C5" w:rsidRDefault="002618C5" w:rsidP="00E12ADF">
            <w:pPr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risegi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Arial" w:eastAsia="Times New Roman" w:hAnsi="Arial" w:cs="Arial"/>
                <w:i/>
                <w:color w:val="000000"/>
                <w:sz w:val="24"/>
                <w:szCs w:val="24"/>
              </w:rPr>
              <w:t>et al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</w:t>
            </w:r>
            <w:r w:rsidR="0013207A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BcmlzZWdpPC9BdXRob3I+PFllYXI+MjAxODwvWWVhcj48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</w:fldData>
              </w:fldCha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 </w:instrText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BcmlzZWdpPC9BdXRob3I+PFllYXI+MjAxODwvWWVhcj48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</w:fldData>
              </w:fldCha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E435E2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  <w:r w:rsidR="0013207A">
              <w:rPr>
                <w:rFonts w:ascii="Arial" w:eastAsia="Times New Roman" w:hAnsi="Arial" w:cs="Arial"/>
                <w:color w:val="000000"/>
                <w:sz w:val="24"/>
                <w:szCs w:val="24"/>
              </w:rPr>
            </w:r>
            <w:r w:rsidR="0013207A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separate"/>
            </w:r>
            <w:r w:rsidR="00E435E2">
              <w:rPr>
                <w:rFonts w:ascii="Arial" w:eastAsia="Times New Roman" w:hAnsi="Arial" w:cs="Arial"/>
                <w:noProof/>
                <w:color w:val="000000"/>
                <w:sz w:val="24"/>
                <w:szCs w:val="24"/>
              </w:rPr>
              <w:t>[10]</w:t>
            </w:r>
            <w:r w:rsidR="0013207A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791" w:type="dxa"/>
          </w:tcPr>
          <w:p w14:paraId="1E1E04A5" w14:textId="4A9EB32A" w:rsidR="002618C5" w:rsidRDefault="0013207A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337" w:type="dxa"/>
          </w:tcPr>
          <w:p w14:paraId="00A4F8CD" w14:textId="772BFCCB" w:rsidR="002618C5" w:rsidRDefault="0013207A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igeria</w:t>
            </w:r>
          </w:p>
        </w:tc>
        <w:tc>
          <w:tcPr>
            <w:tcW w:w="2423" w:type="dxa"/>
          </w:tcPr>
          <w:p w14:paraId="53E96F31" w14:textId="7AA72935" w:rsidR="002618C5" w:rsidRDefault="0013207A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Outpatients with hypertension and diabetes</w:t>
            </w:r>
          </w:p>
        </w:tc>
        <w:tc>
          <w:tcPr>
            <w:tcW w:w="1177" w:type="dxa"/>
          </w:tcPr>
          <w:p w14:paraId="3D5B96C6" w14:textId="52783A1D" w:rsidR="002618C5" w:rsidRDefault="00796609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icklist</w:t>
            </w:r>
          </w:p>
        </w:tc>
        <w:tc>
          <w:tcPr>
            <w:tcW w:w="1870" w:type="dxa"/>
          </w:tcPr>
          <w:p w14:paraId="7DB4056A" w14:textId="3EAC069D" w:rsidR="002618C5" w:rsidRDefault="00796609" w:rsidP="00E12ADF">
            <w:pPr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87.0%</w:t>
            </w:r>
          </w:p>
        </w:tc>
      </w:tr>
    </w:tbl>
    <w:p w14:paraId="117AAA91" w14:textId="3FB8C418" w:rsidR="006171BE" w:rsidRDefault="006171BE" w:rsidP="006171BE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6D94A228" w14:textId="77777777" w:rsidR="00E435E2" w:rsidRDefault="00E435E2" w:rsidP="006171BE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4156351B" w14:textId="0180B201" w:rsidR="00E968D3" w:rsidRDefault="00E968D3" w:rsidP="006171BE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t>References</w:t>
      </w:r>
    </w:p>
    <w:p w14:paraId="6BEFC451" w14:textId="77777777" w:rsidR="00E968D3" w:rsidRDefault="00E968D3" w:rsidP="006171BE">
      <w:pPr>
        <w:spacing w:after="0" w:line="240" w:lineRule="auto"/>
        <w:rPr>
          <w:rFonts w:ascii="Arial" w:eastAsia="Times New Roman" w:hAnsi="Arial" w:cs="Arial"/>
          <w:color w:val="000000"/>
          <w:sz w:val="24"/>
          <w:szCs w:val="24"/>
        </w:rPr>
      </w:pPr>
    </w:p>
    <w:p w14:paraId="558679A8" w14:textId="77777777" w:rsidR="00E435E2" w:rsidRPr="00E435E2" w:rsidRDefault="00E968D3" w:rsidP="00E435E2">
      <w:pPr>
        <w:pStyle w:val="EndNoteBibliography"/>
        <w:spacing w:after="0"/>
      </w:pPr>
      <w:r>
        <w:rPr>
          <w:rFonts w:eastAsia="Times New Roman"/>
          <w:color w:val="000000"/>
          <w:szCs w:val="24"/>
        </w:rPr>
        <w:fldChar w:fldCharType="begin"/>
      </w:r>
      <w:r>
        <w:rPr>
          <w:rFonts w:eastAsia="Times New Roman"/>
          <w:color w:val="000000"/>
          <w:szCs w:val="24"/>
        </w:rPr>
        <w:instrText xml:space="preserve"> ADDIN EN.REFLIST </w:instrText>
      </w:r>
      <w:r>
        <w:rPr>
          <w:rFonts w:eastAsia="Times New Roman"/>
          <w:color w:val="000000"/>
          <w:szCs w:val="24"/>
        </w:rPr>
        <w:fldChar w:fldCharType="separate"/>
      </w:r>
      <w:r w:rsidR="00E435E2" w:rsidRPr="00E435E2">
        <w:t>1</w:t>
      </w:r>
      <w:r w:rsidR="00E435E2" w:rsidRPr="00E435E2">
        <w:tab/>
        <w:t>Wahab KW, Okokhere PO, Ugheoke AJ, Oziegbe O, Asalu AF, Salami TA: Awareness of warning signs among suburban Nigerians at high risk for stroke is poor: a cross-sectional study. BMC neurology 2008;8:18.</w:t>
      </w:r>
    </w:p>
    <w:p w14:paraId="72DAF440" w14:textId="77777777" w:rsidR="00E435E2" w:rsidRPr="00E435E2" w:rsidRDefault="00E435E2" w:rsidP="00E435E2">
      <w:pPr>
        <w:pStyle w:val="EndNoteBibliography"/>
        <w:spacing w:after="0"/>
      </w:pPr>
      <w:r w:rsidRPr="00E435E2">
        <w:t>2</w:t>
      </w:r>
      <w:r w:rsidRPr="00E435E2">
        <w:tab/>
        <w:t>Akinyemi RO, Ogah OS, Ogundipe RF, Oyesola OA, Oyadoke AA, Ogunlana MO, Otubogun FM, Odeyinka TF, Alabi BS, Akinyemi JO, Osinfade JK, Kalaria RN: Knowledge and perception of stroke amongst hospital workers in an African community. European journal of neurology 2009;16:998-1003.</w:t>
      </w:r>
    </w:p>
    <w:p w14:paraId="015BFD0B" w14:textId="77777777" w:rsidR="00E435E2" w:rsidRPr="00E435E2" w:rsidRDefault="00E435E2" w:rsidP="00E435E2">
      <w:pPr>
        <w:pStyle w:val="EndNoteBibliography"/>
        <w:spacing w:after="0"/>
      </w:pPr>
      <w:r w:rsidRPr="00E435E2">
        <w:t>3</w:t>
      </w:r>
      <w:r w:rsidRPr="00E435E2">
        <w:tab/>
        <w:t>Cossi MJ, Preux PM, Chabriat H, Gobron C, Houinato D: Knowledge of stroke among an urban population in Cotonou (Benin). Neuroepidemiology 2012;38:172-178.</w:t>
      </w:r>
    </w:p>
    <w:p w14:paraId="00D47920" w14:textId="77777777" w:rsidR="00E435E2" w:rsidRPr="00E435E2" w:rsidRDefault="00E435E2" w:rsidP="00E435E2">
      <w:pPr>
        <w:pStyle w:val="EndNoteBibliography"/>
        <w:spacing w:after="0"/>
      </w:pPr>
      <w:r w:rsidRPr="00E435E2">
        <w:t>4</w:t>
      </w:r>
      <w:r w:rsidRPr="00E435E2">
        <w:tab/>
        <w:t>Donkor ES, Owolabi MO, Bampoh P, Aspelund T, Gudnason V: Community awareness of stroke in Accra, Ghana. BMC public health 2014;14:196.</w:t>
      </w:r>
    </w:p>
    <w:p w14:paraId="53C162E1" w14:textId="77777777" w:rsidR="00E435E2" w:rsidRPr="00E435E2" w:rsidRDefault="00E435E2" w:rsidP="00E435E2">
      <w:pPr>
        <w:pStyle w:val="EndNoteBibliography"/>
        <w:spacing w:after="0"/>
      </w:pPr>
      <w:r w:rsidRPr="00E435E2">
        <w:t>5</w:t>
      </w:r>
      <w:r w:rsidRPr="00E435E2">
        <w:tab/>
        <w:t>Nakibuuka J, Sajatovic M, Katabira E, Ddumba E, Byakika-Tusiime J, Furlan AJ: Knowledge and Perception of Stroke: A Population-Based Survey in Uganda. ISRN stroke 2014;2014</w:t>
      </w:r>
    </w:p>
    <w:p w14:paraId="7839C6F2" w14:textId="77777777" w:rsidR="00E435E2" w:rsidRPr="00E435E2" w:rsidRDefault="00E435E2" w:rsidP="00E435E2">
      <w:pPr>
        <w:pStyle w:val="EndNoteBibliography"/>
        <w:spacing w:after="0"/>
      </w:pPr>
      <w:r w:rsidRPr="00E435E2">
        <w:t>6</w:t>
      </w:r>
      <w:r w:rsidRPr="00E435E2">
        <w:tab/>
        <w:t>Obembe AO, Olaogun MO, Bamikole AA, Komolafe MA, Odetunde MO: Awareness of risk factors and warning signs of stroke in a Nigeria university. Journal of stroke and cerebrovascular diseases : the official journal of National Stroke Association 2014;23:749-758.</w:t>
      </w:r>
    </w:p>
    <w:p w14:paraId="022871C0" w14:textId="77777777" w:rsidR="00E435E2" w:rsidRPr="00E435E2" w:rsidRDefault="00E435E2" w:rsidP="00E435E2">
      <w:pPr>
        <w:pStyle w:val="EndNoteBibliography"/>
        <w:spacing w:after="0"/>
      </w:pPr>
      <w:r w:rsidRPr="00E435E2">
        <w:t>7</w:t>
      </w:r>
      <w:r w:rsidRPr="00E435E2">
        <w:tab/>
        <w:t>Kaddumukasa M, Kayima J, Kaddumukasa MN, Ddumba E, Mugenyi L, Pundik S, Furlan AJ, Sajatovic M, Katabira E: Knowledge, attitudes and perceptions of stroke: a cross-sectional survey in rural and urban Uganda. BMC research notes 2015;8:819.</w:t>
      </w:r>
    </w:p>
    <w:p w14:paraId="0FAC53BC" w14:textId="77777777" w:rsidR="00E435E2" w:rsidRPr="00E435E2" w:rsidRDefault="00E435E2" w:rsidP="00E435E2">
      <w:pPr>
        <w:pStyle w:val="EndNoteBibliography"/>
        <w:spacing w:after="0"/>
      </w:pPr>
      <w:r w:rsidRPr="00E435E2">
        <w:t>8</w:t>
      </w:r>
      <w:r w:rsidRPr="00E435E2">
        <w:tab/>
        <w:t>Komolafe MA, Obembe AO, Olaogun MO, Adebiyi AM, Ugalahi T, Dada O, Kanu A, Adebiyi OC, Akilo F, Ogunkoya B, Fawale B: Awareness of stroke risk factors and warning signs in Nigerian adolescents compared with adults. Journal of stroke and cerebrovascular diseases : the official journal of National Stroke Association 2015;24:687-693.</w:t>
      </w:r>
    </w:p>
    <w:p w14:paraId="018EAAA1" w14:textId="77777777" w:rsidR="00E435E2" w:rsidRPr="00E435E2" w:rsidRDefault="00E435E2" w:rsidP="00E435E2">
      <w:pPr>
        <w:pStyle w:val="EndNoteBibliography"/>
        <w:spacing w:after="0"/>
      </w:pPr>
      <w:r w:rsidRPr="00E435E2">
        <w:t>9</w:t>
      </w:r>
      <w:r w:rsidRPr="00E435E2">
        <w:tab/>
        <w:t>Nansseu JR, Atangana CP, Petnga SN, Kamtchum-Tatuene J, Noubiap JJ: Assessment of the general public's knowledge of stroke: A cross-sectional study in Yaounde, Cameroon. Journal of the neurological sciences 2017;378:123-129.</w:t>
      </w:r>
    </w:p>
    <w:p w14:paraId="3E2F12E8" w14:textId="77777777" w:rsidR="00E435E2" w:rsidRPr="00E435E2" w:rsidRDefault="00E435E2" w:rsidP="00E435E2">
      <w:pPr>
        <w:pStyle w:val="EndNoteBibliography"/>
      </w:pPr>
      <w:r w:rsidRPr="00E435E2">
        <w:t>10</w:t>
      </w:r>
      <w:r w:rsidRPr="00E435E2">
        <w:tab/>
        <w:t>Arisegi SA, Awosan KJ, Oche MO, Sabir AA, Ibrahim MT: Knowledge and practices related to stroke prevention among hypertensive and diabetic patients attending Specialist Hospital, Sokoto, Nigeria. The Pan African medical journal 2018;29:63.</w:t>
      </w:r>
    </w:p>
    <w:p w14:paraId="7F14F195" w14:textId="4F16F12C" w:rsidR="00E968D3" w:rsidRPr="00CD63C4" w:rsidRDefault="00E968D3" w:rsidP="00E968D3">
      <w:pPr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fldChar w:fldCharType="end"/>
      </w:r>
    </w:p>
    <w:sectPr w:rsidR="00E968D3" w:rsidRPr="00CD63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epidemiology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rtxess8xp59xexxvxvwx219zvw9dedv5ps&quot;&gt;ACS in Africa&lt;record-ids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/record-ids&gt;&lt;/item&gt;&lt;/Libraries&gt;"/>
  </w:docVars>
  <w:rsids>
    <w:rsidRoot w:val="009327C5"/>
    <w:rsid w:val="00041F2A"/>
    <w:rsid w:val="00042A69"/>
    <w:rsid w:val="00093280"/>
    <w:rsid w:val="00093703"/>
    <w:rsid w:val="001219F2"/>
    <w:rsid w:val="0013037E"/>
    <w:rsid w:val="0013207A"/>
    <w:rsid w:val="0013734B"/>
    <w:rsid w:val="00157E34"/>
    <w:rsid w:val="001B59BB"/>
    <w:rsid w:val="001C72AE"/>
    <w:rsid w:val="001D0CCE"/>
    <w:rsid w:val="001E1B95"/>
    <w:rsid w:val="001E3DA8"/>
    <w:rsid w:val="001F2902"/>
    <w:rsid w:val="00243B54"/>
    <w:rsid w:val="002618C5"/>
    <w:rsid w:val="00265D53"/>
    <w:rsid w:val="0028550D"/>
    <w:rsid w:val="00295D17"/>
    <w:rsid w:val="00297E36"/>
    <w:rsid w:val="002D2068"/>
    <w:rsid w:val="003145D9"/>
    <w:rsid w:val="00323F77"/>
    <w:rsid w:val="00337AF8"/>
    <w:rsid w:val="003516B5"/>
    <w:rsid w:val="0037273F"/>
    <w:rsid w:val="00390E64"/>
    <w:rsid w:val="003E0275"/>
    <w:rsid w:val="003E45E5"/>
    <w:rsid w:val="00405810"/>
    <w:rsid w:val="00414BED"/>
    <w:rsid w:val="00417F8F"/>
    <w:rsid w:val="0043411B"/>
    <w:rsid w:val="004377C1"/>
    <w:rsid w:val="00451B96"/>
    <w:rsid w:val="0047165A"/>
    <w:rsid w:val="00482946"/>
    <w:rsid w:val="004A647D"/>
    <w:rsid w:val="004B4F87"/>
    <w:rsid w:val="004B760F"/>
    <w:rsid w:val="004E1A70"/>
    <w:rsid w:val="004F39AE"/>
    <w:rsid w:val="004F5D88"/>
    <w:rsid w:val="0052787A"/>
    <w:rsid w:val="00540AE2"/>
    <w:rsid w:val="0055696A"/>
    <w:rsid w:val="005A0F17"/>
    <w:rsid w:val="005B5846"/>
    <w:rsid w:val="005F6DAF"/>
    <w:rsid w:val="006171BE"/>
    <w:rsid w:val="00617E54"/>
    <w:rsid w:val="00634D7D"/>
    <w:rsid w:val="00637C1E"/>
    <w:rsid w:val="006534F1"/>
    <w:rsid w:val="00662F54"/>
    <w:rsid w:val="00663A84"/>
    <w:rsid w:val="006662D6"/>
    <w:rsid w:val="0069015C"/>
    <w:rsid w:val="00694034"/>
    <w:rsid w:val="006F35C0"/>
    <w:rsid w:val="007327A0"/>
    <w:rsid w:val="00741658"/>
    <w:rsid w:val="007452D2"/>
    <w:rsid w:val="00757F54"/>
    <w:rsid w:val="007717A5"/>
    <w:rsid w:val="00777FA6"/>
    <w:rsid w:val="0078006D"/>
    <w:rsid w:val="0078597E"/>
    <w:rsid w:val="00794B3D"/>
    <w:rsid w:val="00796609"/>
    <w:rsid w:val="007A032E"/>
    <w:rsid w:val="007D2B2E"/>
    <w:rsid w:val="007E7BBC"/>
    <w:rsid w:val="007F1E75"/>
    <w:rsid w:val="00857C87"/>
    <w:rsid w:val="00880AD6"/>
    <w:rsid w:val="008906CE"/>
    <w:rsid w:val="008952F0"/>
    <w:rsid w:val="008A743B"/>
    <w:rsid w:val="008A7706"/>
    <w:rsid w:val="008E0665"/>
    <w:rsid w:val="008E6A1E"/>
    <w:rsid w:val="008F78C2"/>
    <w:rsid w:val="008F7BA1"/>
    <w:rsid w:val="00900A2C"/>
    <w:rsid w:val="009049B6"/>
    <w:rsid w:val="009168FF"/>
    <w:rsid w:val="009205E5"/>
    <w:rsid w:val="00921A6C"/>
    <w:rsid w:val="009327C5"/>
    <w:rsid w:val="00933E1F"/>
    <w:rsid w:val="0095282D"/>
    <w:rsid w:val="009947B7"/>
    <w:rsid w:val="00994E6C"/>
    <w:rsid w:val="00996BE3"/>
    <w:rsid w:val="009A3BCA"/>
    <w:rsid w:val="009E4241"/>
    <w:rsid w:val="00A16D5A"/>
    <w:rsid w:val="00A3714F"/>
    <w:rsid w:val="00A54070"/>
    <w:rsid w:val="00A54675"/>
    <w:rsid w:val="00A7004B"/>
    <w:rsid w:val="00A7745F"/>
    <w:rsid w:val="00AB4031"/>
    <w:rsid w:val="00B024AF"/>
    <w:rsid w:val="00B448DD"/>
    <w:rsid w:val="00BB3DB0"/>
    <w:rsid w:val="00BC145D"/>
    <w:rsid w:val="00BC5CB7"/>
    <w:rsid w:val="00BC7274"/>
    <w:rsid w:val="00BD4DD7"/>
    <w:rsid w:val="00BE00DC"/>
    <w:rsid w:val="00BF318C"/>
    <w:rsid w:val="00C06D34"/>
    <w:rsid w:val="00C11306"/>
    <w:rsid w:val="00C13EDC"/>
    <w:rsid w:val="00C155CA"/>
    <w:rsid w:val="00C26BAE"/>
    <w:rsid w:val="00C27211"/>
    <w:rsid w:val="00C37F5A"/>
    <w:rsid w:val="00C57F70"/>
    <w:rsid w:val="00CA394B"/>
    <w:rsid w:val="00CC4AF1"/>
    <w:rsid w:val="00CD1CC7"/>
    <w:rsid w:val="00CD63C4"/>
    <w:rsid w:val="00D067B1"/>
    <w:rsid w:val="00D13F0E"/>
    <w:rsid w:val="00D1754C"/>
    <w:rsid w:val="00D205AE"/>
    <w:rsid w:val="00D47CFE"/>
    <w:rsid w:val="00DD332B"/>
    <w:rsid w:val="00DF08CD"/>
    <w:rsid w:val="00DF5FB8"/>
    <w:rsid w:val="00E12ADF"/>
    <w:rsid w:val="00E32838"/>
    <w:rsid w:val="00E435E2"/>
    <w:rsid w:val="00E65480"/>
    <w:rsid w:val="00E67C4C"/>
    <w:rsid w:val="00E81498"/>
    <w:rsid w:val="00E85820"/>
    <w:rsid w:val="00E968D3"/>
    <w:rsid w:val="00ED46F2"/>
    <w:rsid w:val="00F12F9A"/>
    <w:rsid w:val="00F220BD"/>
    <w:rsid w:val="00F30FB4"/>
    <w:rsid w:val="00F40C5A"/>
    <w:rsid w:val="00F56381"/>
    <w:rsid w:val="00F7267C"/>
    <w:rsid w:val="00F8258B"/>
    <w:rsid w:val="00F87715"/>
    <w:rsid w:val="00FB6C58"/>
    <w:rsid w:val="00FB704F"/>
    <w:rsid w:val="00FE5A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3A2D28"/>
  <w15:chartTrackingRefBased/>
  <w15:docId w15:val="{11D87293-EA44-4363-8D3B-3869EB431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33E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968D3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68D3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968D3"/>
    <w:pPr>
      <w:spacing w:line="240" w:lineRule="auto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E968D3"/>
    <w:rPr>
      <w:rFonts w:ascii="Arial" w:hAnsi="Arial" w:cs="Arial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42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2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16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4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27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2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7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76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9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2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8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28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12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42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86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2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6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09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0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3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96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07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39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9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02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62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2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0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2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68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0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7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0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9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39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1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8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7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0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03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3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3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4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6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3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3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7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9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9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9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62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7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9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1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5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5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9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53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83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32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7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3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57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0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7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17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45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4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0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8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43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F9FCFF-BB5D-4ADE-819D-A6B649D4EC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</TotalTime>
  <Pages>8</Pages>
  <Words>2366</Words>
  <Characters>13490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n Hertz</dc:creator>
  <cp:keywords/>
  <dc:description/>
  <cp:lastModifiedBy>Julian Hertz</cp:lastModifiedBy>
  <cp:revision>151</cp:revision>
  <dcterms:created xsi:type="dcterms:W3CDTF">2018-12-31T09:06:00Z</dcterms:created>
  <dcterms:modified xsi:type="dcterms:W3CDTF">2019-01-02T14:19:00Z</dcterms:modified>
</cp:coreProperties>
</file>